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0E0EE" w14:textId="7DCD196E" w:rsidR="00681A67" w:rsidRPr="004C5F37" w:rsidRDefault="00681A67" w:rsidP="006F1F34">
      <w:pPr>
        <w:pStyle w:val="BATitle"/>
      </w:pPr>
      <w:bookmarkStart w:id="0" w:name="_Hlk135655955"/>
      <w:r w:rsidRPr="004C5F37">
        <w:t xml:space="preserve">Comparison of </w:t>
      </w:r>
      <w:r w:rsidR="00CE1D8F">
        <w:t>chromatographic</w:t>
      </w:r>
      <w:r w:rsidRPr="004C5F37">
        <w:t xml:space="preserve"> stationary phases using Bayesian-based multilevel modeling</w:t>
      </w:r>
    </w:p>
    <w:bookmarkEnd w:id="0"/>
    <w:p w14:paraId="10F1C249" w14:textId="584EDDC3" w:rsidR="00681A67" w:rsidRPr="0030302C" w:rsidRDefault="00E15B62" w:rsidP="006F1F34">
      <w:pPr>
        <w:pStyle w:val="BBAuthorName"/>
      </w:pPr>
      <w:proofErr w:type="spellStart"/>
      <w:r w:rsidRPr="0030302C">
        <w:t>Paweł</w:t>
      </w:r>
      <w:proofErr w:type="spellEnd"/>
      <w:r w:rsidRPr="0030302C">
        <w:t xml:space="preserve"> Wiczling*, </w:t>
      </w:r>
      <w:r w:rsidR="00681A67" w:rsidRPr="0030302C">
        <w:t xml:space="preserve">Agnieszka </w:t>
      </w:r>
      <w:proofErr w:type="spellStart"/>
      <w:r w:rsidR="00681A67" w:rsidRPr="0030302C">
        <w:t>Kamedulska</w:t>
      </w:r>
      <w:proofErr w:type="spellEnd"/>
    </w:p>
    <w:p w14:paraId="25B72A5D" w14:textId="77777777" w:rsidR="00681A67" w:rsidRPr="004A457B" w:rsidRDefault="00681A67" w:rsidP="006F1F34">
      <w:pPr>
        <w:pStyle w:val="BCAuthorAddress"/>
      </w:pPr>
      <w:r w:rsidRPr="004A457B">
        <w:t xml:space="preserve">Department of Biopharmaceutics and Pharmacodynamics, Medical University of </w:t>
      </w:r>
      <w:proofErr w:type="spellStart"/>
      <w:r w:rsidRPr="004A457B">
        <w:t>Gdańsk</w:t>
      </w:r>
      <w:proofErr w:type="spellEnd"/>
      <w:r w:rsidRPr="004A457B">
        <w:t xml:space="preserve">, Al. Gen. </w:t>
      </w:r>
      <w:proofErr w:type="spellStart"/>
      <w:r w:rsidRPr="004A457B">
        <w:t>Hallera</w:t>
      </w:r>
      <w:proofErr w:type="spellEnd"/>
      <w:r w:rsidRPr="004A457B">
        <w:t xml:space="preserve"> 107, 80-416 </w:t>
      </w:r>
      <w:proofErr w:type="spellStart"/>
      <w:r w:rsidRPr="004A457B">
        <w:t>Gdańsk</w:t>
      </w:r>
      <w:proofErr w:type="spellEnd"/>
      <w:r w:rsidRPr="004A457B">
        <w:t xml:space="preserve">, Poland </w:t>
      </w:r>
    </w:p>
    <w:p w14:paraId="7EE0F2F8" w14:textId="1E0048B8" w:rsidR="009B5ECC" w:rsidRPr="009B5ECC" w:rsidRDefault="00681A67" w:rsidP="009113FD">
      <w:pPr>
        <w:pStyle w:val="BDAbstract"/>
        <w:sectPr w:rsidR="009B5ECC" w:rsidRPr="009B5ECC" w:rsidSect="00681A67">
          <w:footerReference w:type="even" r:id="rId8"/>
          <w:footerReference w:type="default" r:id="rId9"/>
          <w:pgSz w:w="12240" w:h="15840"/>
          <w:pgMar w:top="720" w:right="1094" w:bottom="720" w:left="1094" w:header="720" w:footer="720" w:gutter="0"/>
          <w:cols w:space="461"/>
        </w:sectPr>
      </w:pPr>
      <w:r w:rsidRPr="004A457B">
        <w:rPr>
          <w:rStyle w:val="BDAbstractTitleChar"/>
        </w:rPr>
        <w:t>ABSTRACT:</w:t>
      </w:r>
      <w:r w:rsidRPr="004A457B">
        <w:t xml:space="preserve"> We used a Bayesian multilevel model of chromatographic retention to compare </w:t>
      </w:r>
      <w:r w:rsidR="00CE1D8F">
        <w:t>five</w:t>
      </w:r>
      <w:r w:rsidRPr="004A457B">
        <w:t xml:space="preserve"> </w:t>
      </w:r>
      <w:r w:rsidR="008441E0" w:rsidRPr="004A457B">
        <w:t xml:space="preserve">RP-HPLC </w:t>
      </w:r>
      <w:r w:rsidRPr="004A457B">
        <w:t>stationary phases</w:t>
      </w:r>
      <w:r w:rsidR="008441E0">
        <w:t>:</w:t>
      </w:r>
      <w:r w:rsidRPr="004A457B">
        <w:t xml:space="preserve"> </w:t>
      </w:r>
      <w:proofErr w:type="spellStart"/>
      <w:r w:rsidR="008441E0" w:rsidRPr="008441E0">
        <w:t>XBridge</w:t>
      </w:r>
      <w:proofErr w:type="spellEnd"/>
      <w:r w:rsidR="008441E0" w:rsidRPr="008441E0">
        <w:t xml:space="preserve"> Shield </w:t>
      </w:r>
      <w:r w:rsidR="00702372">
        <w:t>RP</w:t>
      </w:r>
      <w:r w:rsidR="008441E0" w:rsidRPr="008441E0">
        <w:t>18,</w:t>
      </w:r>
      <w:r w:rsidR="008441E0">
        <w:t xml:space="preserve"> </w:t>
      </w:r>
      <w:proofErr w:type="spellStart"/>
      <w:r w:rsidR="008441E0" w:rsidRPr="008441E0">
        <w:t>XTerra</w:t>
      </w:r>
      <w:proofErr w:type="spellEnd"/>
      <w:r w:rsidR="008441E0" w:rsidRPr="008441E0">
        <w:t xml:space="preserve"> MS C18</w:t>
      </w:r>
      <w:r w:rsidR="008441E0">
        <w:t xml:space="preserve">, </w:t>
      </w:r>
      <w:proofErr w:type="spellStart"/>
      <w:r w:rsidR="008441E0" w:rsidRPr="008441E0">
        <w:t>XBridge</w:t>
      </w:r>
      <w:proofErr w:type="spellEnd"/>
      <w:r w:rsidR="008441E0" w:rsidRPr="008441E0">
        <w:t xml:space="preserve"> Phenyl</w:t>
      </w:r>
      <w:r w:rsidR="008441E0">
        <w:t xml:space="preserve">, </w:t>
      </w:r>
      <w:proofErr w:type="spellStart"/>
      <w:r w:rsidR="008441E0" w:rsidRPr="008441E0">
        <w:t>XBridge</w:t>
      </w:r>
      <w:proofErr w:type="spellEnd"/>
      <w:r w:rsidR="008441E0" w:rsidRPr="008441E0">
        <w:t xml:space="preserve"> C8</w:t>
      </w:r>
      <w:r w:rsidR="008441E0">
        <w:t xml:space="preserve"> and </w:t>
      </w:r>
      <w:r w:rsidR="008441E0" w:rsidRPr="008441E0">
        <w:t>Xterra MS C8</w:t>
      </w:r>
      <w:r w:rsidRPr="004A457B">
        <w:t xml:space="preserve">. For that purpose we used a </w:t>
      </w:r>
      <w:r>
        <w:t xml:space="preserve">large </w:t>
      </w:r>
      <w:r w:rsidRPr="004A457B">
        <w:t xml:space="preserve">dataset </w:t>
      </w:r>
      <w:r>
        <w:t xml:space="preserve">of retention times </w:t>
      </w:r>
      <w:r w:rsidRPr="004A457B">
        <w:t>collected using chromatographic techniques coupled with mass spectrometry detection</w:t>
      </w:r>
      <w:r>
        <w:t>. The experiments were conducted in a gradient mode for a</w:t>
      </w:r>
      <w:r w:rsidR="00B6759D">
        <w:t>n initial</w:t>
      </w:r>
      <w:r>
        <w:t xml:space="preserve"> mixture of 300 small analytes for </w:t>
      </w:r>
      <w:r w:rsidRPr="004A457B">
        <w:t xml:space="preserve">a wide range of pH values, </w:t>
      </w:r>
      <w:r>
        <w:t>in MeOH and ACN</w:t>
      </w:r>
      <w:r w:rsidRPr="004A457B">
        <w:t xml:space="preserve">, </w:t>
      </w:r>
      <w:r>
        <w:t xml:space="preserve">at </w:t>
      </w:r>
      <w:r w:rsidRPr="004A457B">
        <w:t xml:space="preserve">two temperatures, </w:t>
      </w:r>
      <w:r>
        <w:t xml:space="preserve">and for </w:t>
      </w:r>
      <w:r w:rsidRPr="004A457B">
        <w:t xml:space="preserve">three gradient durations. </w:t>
      </w:r>
      <w:r>
        <w:t xml:space="preserve">Our analysis </w:t>
      </w:r>
      <w:r w:rsidRPr="004A457B">
        <w:t xml:space="preserve">is </w:t>
      </w:r>
      <w:r>
        <w:t xml:space="preserve">based on a </w:t>
      </w:r>
      <w:r w:rsidRPr="004A457B">
        <w:t xml:space="preserve">mechanistic </w:t>
      </w:r>
      <w:r>
        <w:t>model</w:t>
      </w:r>
      <w:r w:rsidRPr="004A457B">
        <w:t xml:space="preserve"> derived from principles and fundamentals of liquid chromatography and utilizes the literature prior knowledge about </w:t>
      </w:r>
      <w:r w:rsidR="00F56E21">
        <w:t>chromatographic</w:t>
      </w:r>
      <w:r w:rsidRPr="004A457B">
        <w:t xml:space="preserve"> parameters.</w:t>
      </w:r>
      <w:r>
        <w:t xml:space="preserve"> The data and model allowed us</w:t>
      </w:r>
      <w:r w:rsidRPr="004A457B">
        <w:t xml:space="preserve"> </w:t>
      </w:r>
      <w:r>
        <w:t>to</w:t>
      </w:r>
      <w:r w:rsidRPr="004A457B">
        <w:t xml:space="preserve"> characterizes the </w:t>
      </w:r>
      <w:r>
        <w:t xml:space="preserve">between column </w:t>
      </w:r>
      <w:r w:rsidRPr="004A457B">
        <w:t xml:space="preserve">differences in </w:t>
      </w:r>
      <w:r w:rsidR="00B6759D">
        <w:t xml:space="preserve">chromatographic parameters </w:t>
      </w:r>
      <w:r w:rsidRPr="004A457B">
        <w:t>of neutral, acid</w:t>
      </w:r>
      <w:r w:rsidR="00AC3168">
        <w:t xml:space="preserve">ic, </w:t>
      </w:r>
      <w:r w:rsidR="00507DB8">
        <w:t xml:space="preserve">and </w:t>
      </w:r>
      <w:r w:rsidRPr="004A457B">
        <w:t>basic</w:t>
      </w:r>
      <w:r w:rsidR="00822D3A">
        <w:t xml:space="preserve"> analytes.</w:t>
      </w:r>
      <w:r w:rsidRPr="004A457B">
        <w:t xml:space="preserve"> The </w:t>
      </w:r>
      <w:r w:rsidR="00BE4FC0">
        <w:t>analysis</w:t>
      </w:r>
      <w:r w:rsidRPr="004A457B">
        <w:t xml:space="preserve"> provides interpretable summar</w:t>
      </w:r>
      <w:r>
        <w:t>y</w:t>
      </w:r>
      <w:r w:rsidRPr="004A457B">
        <w:t xml:space="preserve"> of </w:t>
      </w:r>
      <w:r w:rsidRPr="004C5F37">
        <w:t xml:space="preserve">stationary </w:t>
      </w:r>
      <w:r>
        <w:t>phase properties that can be used in decision-making</w:t>
      </w:r>
      <w:r w:rsidR="009B5ECC">
        <w:t>, i.e. finding the best chromatographic conditions given limited experimental dat</w:t>
      </w:r>
      <w:r w:rsidR="009113FD">
        <w:t>a</w:t>
      </w:r>
      <w:r w:rsidR="00BE4FC0">
        <w:t xml:space="preserve">. The proposed </w:t>
      </w:r>
      <w:r w:rsidR="00F56E21">
        <w:t>approach</w:t>
      </w:r>
      <w:r w:rsidR="00BE4FC0">
        <w:t xml:space="preserve"> </w:t>
      </w:r>
      <w:r w:rsidR="009113FD">
        <w:t>seems to be an interesting alternative to existing approaches</w:t>
      </w:r>
      <w:r w:rsidR="00B6759D">
        <w:t xml:space="preserve"> </w:t>
      </w:r>
      <w:r w:rsidR="009113FD">
        <w:t>used</w:t>
      </w:r>
      <w:r w:rsidR="00B6759D">
        <w:t xml:space="preserve"> </w:t>
      </w:r>
      <w:r w:rsidR="009113FD">
        <w:t>to</w:t>
      </w:r>
      <w:r w:rsidR="00B6759D">
        <w:t xml:space="preserve"> </w:t>
      </w:r>
      <w:r w:rsidR="009113FD">
        <w:t>compare</w:t>
      </w:r>
      <w:r w:rsidR="00B6759D">
        <w:t xml:space="preserve"> </w:t>
      </w:r>
      <w:r w:rsidR="009113FD">
        <w:t>chromatographic stationary phases.</w:t>
      </w:r>
    </w:p>
    <w:p w14:paraId="16D61559" w14:textId="53B576FC" w:rsidR="00681A67" w:rsidRPr="00EC5A87" w:rsidRDefault="00681A67" w:rsidP="009D36EE">
      <w:pPr>
        <w:pStyle w:val="TAMainText"/>
      </w:pPr>
      <w:r>
        <w:t>The selection</w:t>
      </w:r>
      <w:r w:rsidRPr="00EC5A87">
        <w:t xml:space="preserve"> of </w:t>
      </w:r>
      <w:r w:rsidR="00CF4F79" w:rsidRPr="00EC5A87">
        <w:t xml:space="preserve">chromatographic </w:t>
      </w:r>
      <w:r>
        <w:t xml:space="preserve">stationary phases is an important aspect </w:t>
      </w:r>
      <w:r w:rsidR="00C363AC">
        <w:t>of analytical work</w:t>
      </w:r>
      <w:r w:rsidR="003A6CC0">
        <w:t xml:space="preserve">. </w:t>
      </w:r>
      <w:r w:rsidR="00444FCA">
        <w:t>Numerous</w:t>
      </w:r>
      <w:r w:rsidRPr="00EC5A87">
        <w:t xml:space="preserve"> methods </w:t>
      </w:r>
      <w:r>
        <w:t>and approache</w:t>
      </w:r>
      <w:r w:rsidR="00AC3168">
        <w:t xml:space="preserve">s </w:t>
      </w:r>
      <w:r w:rsidR="003A6CC0">
        <w:t>has been proposed over the years</w:t>
      </w:r>
      <w:r w:rsidR="00BE4FC0">
        <w:t xml:space="preserve"> to </w:t>
      </w:r>
      <w:r w:rsidR="003A6CC0">
        <w:t>classify, select, and characterize</w:t>
      </w:r>
      <w:r w:rsidR="00BE4FC0">
        <w:t xml:space="preserve"> chromatographic stationary phases.</w:t>
      </w:r>
      <w:r w:rsidRPr="00EC5A87">
        <w:fldChar w:fldCharType="begin"/>
      </w:r>
      <w:r w:rsidR="00444FCA">
        <w:instrText xml:space="preserve"> ADDIN ZOTERO_ITEM CSL_CITATION {"citationID":"7BntHfT8","properties":{"formattedCitation":"\\super 1\\uc0\\u8211{}4\\nosupersub{}","plainCitation":"1–4","noteIndex":0},"citationItems":[{"id":410,"uris":["http://zotero.org/users/local/cIlVeWgC/items/BWZ9RW9J"],"itemData":{"id":410,"type":"article-journal","abstract":"Reversed-phase high-performance liquid chromatography (RP-HPLC) is the most popular chromatographic mode, accounting for more than 90% of all separations. HPLC itself owes its immense popularity to it being relatively simple and inexpensive, with the equipment being reliable and easy to operate. Due to extensive automation, it can be run virtually unattended with multiple samples at various separation conditions, even by relatively low-skilled personnel. Currently, there are &gt;600 RP-HPLC columns available to end users for purchase, some of which exhibit very large differences in selectivity and production quality. Often, two similar RP-HPLC columns are not equally suitable for the requisite separation, and to date, there is no universal RP-HPLC column covering a variety of analytes. This forces analytical laboratories to keep a multitude of diverse columns. Therefore, column selection is a crucial segment of RP-HPLC method development, especially since sample complexity is constantly increasing. Rationally choosing an appropriate column is complicated. In addition to the differences in the primary intermolecular interactions with analytes of the dispersive (London) type, individual columns can also exhibit a unique character owing to specific polar, hydrogen bond, and electron pair donor–acceptor interactions. They can also vary depending on the type of packing, amount and type of residual silanols, “end-capping”, bonding density of ligands, and pore size, among others. Consequently, the chromatographic performance of RP-HPLC systems is often considerably altered depending on the selected column. Although a wide spectrum of knowledge is available on this important subject, there is still a lack of a comprehensive review for an objective comparison and/or selection of chromatographic columns. We aim for this review to be a comprehensive, authoritative, critical, and easily readable monograph of the most relevant publications regarding column selection and characterization in RP-HPLC covering the past four decades. Future perspectives, which involve the integration of state-of-the-art molecular simulations (molecular dynamics or Monte Carlo) with minimal experiments, aimed at nearly “experiment-free” column selection methodology, are proposed.","container-title":"Chemical Reviews","DOI":"10.1021/acs.chemrev.8b00246","ISSN":"0009-2665","issue":"6","journalAbbreviation":"Chem. Rev.","note":"publisher: American Chemical Society","page":"3674-3729","source":"ACS Publications","title":"Column Characterization and Selection Systems in Reversed-Phase High-Performance Liquid Chromatography","volume":"119","author":[{"family":"Žuvela","given":"Petar"},{"family":"Skoczylas","given":"Magdalena"},{"family":"Jay Liu","given":"J."},{"family":"Ba̧czek","given":"Tomasz"},{"family":"Kaliszan","given":"Roman"},{"family":"Wong","given":"Ming Wah"},{"family":"Buszewski","given":"Bogusław"}],"issued":{"date-parts":[["2019",3,27]]}}},{"id":436,"uris":["http://zotero.org/users/local/cIlVeWgC/items/KI6WDXBQ"],"itemData":{"id":436,"type":"chapter","abstract":"Reversed-phase high performance liquid chromatography (RP-HPLC) methods are used extensively during quality control of pharmaceutical products. During HPLC method development one of the biggest challenges is to select a stationary phase that has the desired selectivity, suitable, reproducibility and stability. Column selection presents difficulties since more than 600 RP-LC column brands are available on the market. Selectivity of the column and peak shapes of injected compounds is highly dependent on the characteristics of the column. Good understanding of the most significant features of the stationary phases facilitates fast solution of chromatographic issues that occur during method development (e.g. bad peak shape or poor resolution). Properties such as column efficiency, hydrophobicity, silanol activity, ion-exchange capacity, steric selectivity and the amount of metal impurities can be characterized by rather simple chromatographic tests. Calculating representative parameters of the tests allows one to classify stationary phases with similar or dissimilar characteristics. Consideration of classes of chromatographic phases can be beneficial if a column has to be replaced with a similar selectivity column or with an orthogonal stationary phase. Such chromatographic test procedures can also be used to control the performance of a column at any time of its life cycle. This chapter focuses on reviewing the most important characteristics of RP-HPLC columns that play important roles in real separations. These characteristics can be determined with different chromatographic test methods, which are described in the literature and also summarized here. The results of the test methods provide excellent basis for classification of RP-HPLC columns according to their performance. This type of classification and the existing databases offer great practical assistance in selection of appropriate RP-HPLC columns. One of the databases is freely accessible through the Internet.","collection-title":"Separation Science and Technology","container-title":"HPLC Method Development for Pharmaceuticals","note":"ISSN: 1877-1718\nDOI: https://doi.org/10.1016/S0149-6395(07)80010-9","page":"85-109","publisher":"Academic Press","title":"4 Column characterization and selection","URL":"https://www.sciencedirect.com/science/article/pii/S0149639507800109","volume":"8","editor":[{"family":"Ahuja","given":"Satinder"},{"family":"Rasmussen","given":"Henrik"}],"author":[{"family":"Visky","given":"Dóra"}],"issued":{"date-parts":[["2007"]]}}},{"id":437,"uris":["http://zotero.org/users/local/cIlVeWgC/items/JWMLCME4"],"itemData":{"id":437,"type":"article-journal","abstract":"Comparison and selection of chromatographic columns is an important part of development as well as validation of analytical methods. Presently there is abundant number of methods for selection of the most similar and orthogonal columns, based on the application of limited number of test compounds as well as quantitative structure retention relationship models (QSRR), from among Snyder’s hydrophobic-subtraction model (HSM) have been most extensively used. Chromatographic data of 67 compounds were evaluated using principal component analysis (PCA), hierarchical cluster analysis (HCA), non-parametric ranking methods as sum of ranking differences (SRD) and generalized pairwise correlation method (GPCM), both applied as a consensus driven comparison, and complemented by the comparison with one variable at a time (COVAT) approach. The aim was to compare the ability of the HSM approach and the approach based on primary retention data of test solutes (logk values) to differentiate among ten highly similar C18 columns. The ranking (clustering) pattern of chromatographic columns based on primary retention data and HSM parameters gave different results in all instances. Patterns based on retention coefficients were in accordance with expectations based on columns’ physicochemical parameters, while HSM parameters provided a different clustering. Similarity indices calculated from the following dissimilarity measures: SRD, GPCM Fisher’s conditional exact probability weighted (CEPW) scores; Euclidian, Manhattan, Chebyshev, and cosine distances; Pearson’s, Spearman’s, and Kendall’s, correlation coefficients have been ranked by the consensus based SRD. Analysis of variance confirmed that the HSM model produced statistically significant increases of SRD values for the majority of similarity indices, i.e. HS transformation of original retention data yields significant loss of information, and finally results in lower performance of HSM methodology. The best similarity measures were obtained using primary retention data, and derived from Kendal’s and Spearman’s correlation coefficients, as well as GPCM and SRD score values. Selectivity function, Fs, originally proposed by Snyder, demonstrated moderate performance.","container-title":"Journal of Chromatography A","DOI":"10.1016/j.chroma.2017.01.066","ISSN":"0021-9673","journalAbbreviation":"Journal of Chromatography A","page":"45-56","source":"ScienceDirect","title":"How to compare separation selectivity of high-performance liquid chromatographic columns properly?","volume":"1488","author":[{"family":"Andrić","given":"Filip"},{"family":"Héberger","given":"Károly"}],"issued":{"date-parts":[["2017",3,10]]}}},{"id":439,"uris":["http://zotero.org/users/local/cIlVeWgC/items/82ZQF7T8"],"itemData":{"id":439,"type":"article-journal","abstract":"The main tests developed in last 20 years to investigate the chromatographic behaviour and the stationary phase properties are described in this paper. These properties are the hydrophobicity, depending on the surface area and the bonding density, the number of accessible residual silanol groups having sometimes different acidity, which can interact with neutral solutes by hydrogen bonds or with the ionic form of basic compounds and the shape or steric selectivity, depending on both the functionality of the silanising agent and the bonding density. Two types of tests are performed, either based on key solutes having well defined properties such as phenol, caffeine, amitriptyline, benzylamine, acenaphtene, o-terphenyl, triphenylene, p-ethylaniline, carotenoid pigments, or on retention models (solvation parameter, hydrophobic subtraction) obtained from the analyses of numerous and varied compounds. Thus, the chromatographic properties are either related to selectivities or retention factors calculated from key solutes, or they are described by interaction coefficients provided by multilinear regression from retention models. Three types of comparison methods are used based on these data. First, simple plots allow the study of differences between the columns as regards to one or two properties. Columns located in the same area of the plot display close properties. Second, chemometric methods such as principal component analysis (PCA) or hierarchical cluster analysis (HCA) can be performed to compare columns. In this case, all the studied properties are included in the comparison, done either by data projection to reduce the space in which the information is located (PCA) or by distance calculation and comparison for drawing a classification (HCA). Neighbouring columns are expected to provide identical chromatographic performances. These two chemometric methods can be used together, PCA before HCA. The third way is to calculate a discrimination factor from a reference column, through calculation methods based on the Pythagorean Theorem: the lower this factor, the closer the column properties. Following the presentation of the analytical conditions, the compounds and the data treatments used by the teams working in this field, the pertinence of the different selectivities, i.e. of the different probe solute couples or of the different interaction coefficients, are discussed as regards their discrimination capacity. The accuracy of chemometric treatments in the discrimination of stationary phases having different functionalities (octadecylsiloxane (ODS), cyano, fluorinated, phenyl, polar embedded group or “aqua” type) will be discussed, as well as their performances in the finer ODS discrimination. New two-dimensional plots, from data gained by different studies will be suggested, to improve the classification of stationary phases having different nature of bonded chains.","collection-title":"Data Analysis in Chromatography","container-title":"Journal of Chromatography A","DOI":"10.1016/j.chroma.2007.03.122","ISSN":"0021-9673","issue":"1","journalAbbreviation":"Journal of Chromatography A","page":"329-360","source":"ScienceDirect","title":"Description and comparison of chromatographic tests and chemometric methods for packed column classification","volume":"1158","author":[{"family":"Lesellier","given":"E."},{"family":"West","given":"C."}],"issued":{"date-parts":[["2007",7,27]]}}}],"schema":"https://github.com/citation-style-language/schema/raw/master/csl-citation.json"} </w:instrText>
      </w:r>
      <w:r w:rsidRPr="00EC5A87">
        <w:fldChar w:fldCharType="separate"/>
      </w:r>
      <w:r w:rsidR="00444FCA" w:rsidRPr="00444FCA">
        <w:rPr>
          <w:szCs w:val="24"/>
          <w:vertAlign w:val="superscript"/>
        </w:rPr>
        <w:t>1–4</w:t>
      </w:r>
      <w:r w:rsidRPr="00EC5A87">
        <w:fldChar w:fldCharType="end"/>
      </w:r>
      <w:r w:rsidRPr="00EC5A87">
        <w:t xml:space="preserve"> </w:t>
      </w:r>
      <w:r w:rsidR="008A4F0A">
        <w:t xml:space="preserve">All the </w:t>
      </w:r>
      <w:r w:rsidR="000729A0">
        <w:t xml:space="preserve">current </w:t>
      </w:r>
      <w:r w:rsidR="008A4F0A">
        <w:t>methods use</w:t>
      </w:r>
      <w:r w:rsidRPr="00EC5A87">
        <w:t xml:space="preserve"> </w:t>
      </w:r>
      <w:r w:rsidR="00F56E21">
        <w:t xml:space="preserve">various sets of </w:t>
      </w:r>
      <w:r w:rsidR="009D36EE">
        <w:t>probe</w:t>
      </w:r>
      <w:r w:rsidRPr="00EC5A87">
        <w:t xml:space="preserve"> analytes</w:t>
      </w:r>
      <w:r w:rsidR="0040478C">
        <w:t xml:space="preserve"> </w:t>
      </w:r>
      <w:r w:rsidR="00C26B67">
        <w:t xml:space="preserve">and </w:t>
      </w:r>
      <w:r w:rsidR="000729A0">
        <w:t>a</w:t>
      </w:r>
      <w:r w:rsidR="0040478C">
        <w:t xml:space="preserve"> set of chromatographic conditions</w:t>
      </w:r>
      <w:r w:rsidR="008A4F0A">
        <w:t xml:space="preserve"> </w:t>
      </w:r>
      <w:r w:rsidR="009D36EE">
        <w:t>to estimate the most important chromatographic characteristics, e.g. column efficiency, hydrophobicity, silanol activity, ion-exchange capacity</w:t>
      </w:r>
      <w:r w:rsidR="00444FCA">
        <w:t xml:space="preserve"> and</w:t>
      </w:r>
      <w:r w:rsidR="009D36EE">
        <w:t xml:space="preserve"> steric selectivity</w:t>
      </w:r>
      <w:r w:rsidR="00014745">
        <w:t xml:space="preserve"> and/or </w:t>
      </w:r>
      <w:r w:rsidR="00CF4F79">
        <w:t>to calculate</w:t>
      </w:r>
      <w:r w:rsidR="00014745">
        <w:t xml:space="preserve"> various </w:t>
      </w:r>
      <w:r w:rsidR="00EB4158">
        <w:t xml:space="preserve">similarly metrics. </w:t>
      </w:r>
      <w:r w:rsidR="009D36EE">
        <w:t xml:space="preserve">Usually </w:t>
      </w:r>
      <w:r w:rsidR="00EB2386">
        <w:t xml:space="preserve">the comparison is </w:t>
      </w:r>
      <w:r w:rsidR="00CF4F79">
        <w:t xml:space="preserve">based on empirical </w:t>
      </w:r>
      <w:r w:rsidR="00F56E21">
        <w:t>and</w:t>
      </w:r>
      <w:r w:rsidR="00CF4F79">
        <w:t xml:space="preserve"> simple model</w:t>
      </w:r>
      <w:r w:rsidR="00EB2386">
        <w:t>s</w:t>
      </w:r>
      <w:r w:rsidR="00CF4F79">
        <w:t xml:space="preserve"> </w:t>
      </w:r>
      <w:r w:rsidR="009D36EE">
        <w:t>that</w:t>
      </w:r>
      <w:r w:rsidR="00BE4FC0">
        <w:t xml:space="preserve"> limits</w:t>
      </w:r>
      <w:r w:rsidR="00C26B67">
        <w:t xml:space="preserve"> </w:t>
      </w:r>
      <w:r w:rsidR="00BE4FC0">
        <w:t xml:space="preserve">the practical </w:t>
      </w:r>
      <w:r w:rsidR="00C26B67">
        <w:t xml:space="preserve">usefulness </w:t>
      </w:r>
      <w:r w:rsidR="00BE4FC0">
        <w:t xml:space="preserve">of </w:t>
      </w:r>
      <w:r w:rsidR="00CF4F79">
        <w:t xml:space="preserve">the derived </w:t>
      </w:r>
      <w:r w:rsidR="00F56E21">
        <w:t xml:space="preserve">comparison </w:t>
      </w:r>
      <w:r w:rsidR="00CF4F79">
        <w:t>metrics</w:t>
      </w:r>
      <w:r w:rsidR="00BE4FC0">
        <w:t xml:space="preserve"> </w:t>
      </w:r>
      <w:r w:rsidR="00C26B67">
        <w:t>in extrapolati</w:t>
      </w:r>
      <w:r w:rsidR="00CF4F79">
        <w:t>on</w:t>
      </w:r>
      <w:r w:rsidR="00C26B67">
        <w:t xml:space="preserve"> to other analytes</w:t>
      </w:r>
      <w:r w:rsidR="00CF4F79">
        <w:t xml:space="preserve">, </w:t>
      </w:r>
      <w:r w:rsidR="00C26B67">
        <w:t>other chromatographic conditions</w:t>
      </w:r>
      <w:r w:rsidR="00CF4F79">
        <w:t xml:space="preserve">, and other stationary phases than </w:t>
      </w:r>
      <w:r w:rsidR="00F56E21">
        <w:t>used</w:t>
      </w:r>
      <w:r w:rsidR="00CF4F79">
        <w:t xml:space="preserve"> by a particular method</w:t>
      </w:r>
      <w:r w:rsidR="00444FCA">
        <w:t xml:space="preserve">. </w:t>
      </w:r>
      <w:r w:rsidR="00AC3168">
        <w:t xml:space="preserve">Also a very </w:t>
      </w:r>
      <w:r w:rsidRPr="00EC5A87">
        <w:t xml:space="preserve">detailed physical </w:t>
      </w:r>
      <w:r w:rsidR="003936B1">
        <w:t>(and thermodynamic)</w:t>
      </w:r>
      <w:r w:rsidR="003936B1" w:rsidRPr="00EC5A87">
        <w:t xml:space="preserve"> </w:t>
      </w:r>
      <w:r w:rsidRPr="00EC5A87">
        <w:t>description</w:t>
      </w:r>
      <w:r w:rsidR="00AC3168">
        <w:t xml:space="preserve"> </w:t>
      </w:r>
      <w:r w:rsidRPr="00EC5A87">
        <w:t>of the chromatographic systems</w:t>
      </w:r>
      <w:r w:rsidR="00CE3609">
        <w:t xml:space="preserve"> </w:t>
      </w:r>
      <w:r w:rsidR="009A05DF">
        <w:t>is</w:t>
      </w:r>
      <w:r w:rsidR="00AC3168">
        <w:t xml:space="preserve"> possible</w:t>
      </w:r>
      <w:r w:rsidR="00014745">
        <w:t xml:space="preserve"> using enthalpies and entropies of transfer</w:t>
      </w:r>
      <w:r w:rsidR="008A4F0A">
        <w:t xml:space="preserve"> or absorption isotherms</w:t>
      </w:r>
      <w:r w:rsidR="00B673C8">
        <w:t>,</w:t>
      </w:r>
      <w:r w:rsidR="00AC3168">
        <w:t xml:space="preserve"> nevertheless </w:t>
      </w:r>
      <w:r w:rsidR="009A05DF">
        <w:t>it</w:t>
      </w:r>
      <w:r w:rsidR="00B673C8">
        <w:t xml:space="preserve"> require</w:t>
      </w:r>
      <w:r w:rsidR="009A05DF">
        <w:t>s</w:t>
      </w:r>
      <w:r w:rsidR="00B673C8">
        <w:t xml:space="preserve"> an extensive sets of </w:t>
      </w:r>
      <w:r w:rsidR="00C26B67">
        <w:t xml:space="preserve">carefully controlled </w:t>
      </w:r>
      <w:r w:rsidR="00B673C8">
        <w:t xml:space="preserve">experiments and as such are </w:t>
      </w:r>
      <w:r w:rsidR="00DE5844">
        <w:t xml:space="preserve">possible for </w:t>
      </w:r>
      <w:r w:rsidR="00EB4158">
        <w:t xml:space="preserve">few </w:t>
      </w:r>
      <w:r w:rsidR="00DE5844">
        <w:t>selected problems</w:t>
      </w:r>
      <w:r w:rsidR="00BE4FC0">
        <w:t>.</w:t>
      </w:r>
      <w:r w:rsidRPr="00EC5A87">
        <w:fldChar w:fldCharType="begin"/>
      </w:r>
      <w:r w:rsidR="00444FCA">
        <w:instrText xml:space="preserve"> ADDIN ZOTERO_ITEM CSL_CITATION {"citationID":"sQ8hJU5o","properties":{"formattedCitation":"\\super 5\\nosupersub{}","plainCitation":"5","noteIndex":0},"citationItems":[{"id":166,"uris":["http://zotero.org/users/local/cIlVeWgC/items/VQV93ARD"],"itemData":{"id":166,"type":"article-journal","abstract":"The adsorption isotherms of phenol and caffeine were acquired by frontal analysis on two different adsorbents, Kromasil-C18 and Discovery-C18, with two different mobile phases, aqueous solutions of methanol (MeOH/H2O = 40/60 and 30/70, v/v) and aqueous solutions of acetonitrile (MeCN/H2O = 30/70 and 20/80, v/v). The adsorption isotherms are always strictly convex upward in methanol/water solutions. The calculations of the adsorption energy distribution confirm that the adsorption data for phenol are best modeled with the bi-Langmuir and the tri-Langmuir isotherm models for Kromasil-C18 and Discovery-C18, respectively. Because its molecule is larger and excluded from the deepest sites buried in the bonded layer, the adsorption data of caffeine follow bi-Langmuir isotherm model behavior on both adsorbents. In contrast, with acetonitrile/water solutions, the adsorption data of both phenol and caffeine deviate far less from linear behavior. They were best modeled by the sum of a Langmuir and a BET isotherm models. The Langmuir term represents the adsorption of the analyte on the high-energy sites located within the C18 layers and the BET term its adsorption on the low-energy sites and its accumulation in an adsorbed multilayer system of acetonitrile on the bonded alkyl chains. The formation of a complex adsorbed phase containing up to four layers of acetonitrile (with a thickness of 3.4 A each) was confirmed by the excess adsorption isotherm data measured for acetonitrile on Discovery-C18. A simple interpretation of this change in the isotherm curvature at high concentrations when methanol is replaced with acetonitrile as the organic modifier is proposed, based on the structure of the interface between the C18 chains and the bulk mobile phase. This new model accounts for all the experimental observations.","container-title":"Analytical Chemistry","DOI":"10.1021/ac0580058","ISSN":"0003-2700","issue":"13","journalAbbreviation":"Anal Chem","language":"eng","note":"PMID: 15987135","page":"4257-4272","source":"PubMed","title":"Adsorption mechanism in RPLC. Effect of the nature of the organic modifier","volume":"77","author":[{"family":"Gritti","given":"Fabrice"},{"family":"Guiochon","given":"Georges"}],"issued":{"date-parts":[["2005",7,1]]}}}],"schema":"https://github.com/citation-style-language/schema/raw/master/csl-citation.json"} </w:instrText>
      </w:r>
      <w:r w:rsidRPr="00EC5A87">
        <w:fldChar w:fldCharType="separate"/>
      </w:r>
      <w:r w:rsidR="00444FCA" w:rsidRPr="00444FCA">
        <w:rPr>
          <w:szCs w:val="24"/>
          <w:vertAlign w:val="superscript"/>
        </w:rPr>
        <w:t>5</w:t>
      </w:r>
      <w:r w:rsidRPr="00EC5A87">
        <w:fldChar w:fldCharType="end"/>
      </w:r>
      <w:r w:rsidR="00AC3168">
        <w:t xml:space="preserve"> </w:t>
      </w:r>
    </w:p>
    <w:p w14:paraId="797742E2" w14:textId="61AB4EF6" w:rsidR="00681A67" w:rsidRPr="00256A0B" w:rsidRDefault="00014745" w:rsidP="006F1F34">
      <w:pPr>
        <w:pStyle w:val="TAMainText"/>
        <w:rPr>
          <w:color w:val="FF0000"/>
        </w:rPr>
      </w:pPr>
      <w:r>
        <w:t xml:space="preserve">The chromatographic stationary phases has to be compared based on retention time data of a group of </w:t>
      </w:r>
      <w:r w:rsidR="00CF4F79">
        <w:t>preferably</w:t>
      </w:r>
      <w:r>
        <w:t xml:space="preserve"> structurally heterogenous compounds. Nowadays, it is possible to collect </w:t>
      </w:r>
      <w:r w:rsidR="00F56E21">
        <w:t>large</w:t>
      </w:r>
      <w:r>
        <w:t xml:space="preserve"> data</w:t>
      </w:r>
      <w:r w:rsidR="00F56E21">
        <w:t>set</w:t>
      </w:r>
      <w:r>
        <w:t xml:space="preserve"> </w:t>
      </w:r>
      <w:r w:rsidR="00681A67" w:rsidRPr="00EC5A87">
        <w:t xml:space="preserve">using chromatographic techniques coupled with mass spectrometry detection. </w:t>
      </w:r>
      <w:r w:rsidR="00CE3609">
        <w:t>Since</w:t>
      </w:r>
      <w:r w:rsidR="00681A67">
        <w:t xml:space="preserve"> s</w:t>
      </w:r>
      <w:r w:rsidR="00681A67" w:rsidRPr="00AF079C">
        <w:t>uch datasets carry much information about chromatographic retention th</w:t>
      </w:r>
      <w:r w:rsidR="00CE3609">
        <w:t>ey</w:t>
      </w:r>
      <w:r w:rsidR="00681A67">
        <w:t xml:space="preserve"> </w:t>
      </w:r>
      <w:r w:rsidR="00F56E21">
        <w:t xml:space="preserve">can be used to determine </w:t>
      </w:r>
      <w:r w:rsidR="00681A67">
        <w:t>a</w:t>
      </w:r>
      <w:r w:rsidR="00681A67" w:rsidRPr="00AF079C">
        <w:t xml:space="preserve"> detailed multidimensional characterization of chromatographic stationary phases</w:t>
      </w:r>
      <w:r w:rsidR="000729A0">
        <w:t xml:space="preserve">, to build a mechanistic model, and </w:t>
      </w:r>
      <w:r w:rsidR="00681A67" w:rsidRPr="00AF079C">
        <w:t>to predict retention</w:t>
      </w:r>
      <w:r w:rsidR="00F56E21">
        <w:t xml:space="preserve"> time</w:t>
      </w:r>
      <w:r w:rsidR="00681A67" w:rsidRPr="00AF079C">
        <w:t xml:space="preserve"> based on various number of preliminary experiments (e.g. to predict retention time for a set of analytes given several measurements collected using a different stationary phase).</w:t>
      </w:r>
      <w:r w:rsidR="00CF4F79">
        <w:t xml:space="preserve"> </w:t>
      </w:r>
      <w:r w:rsidR="00EB2386">
        <w:t xml:space="preserve">In principle </w:t>
      </w:r>
      <w:r w:rsidR="00620801">
        <w:t>the model build based on such data can provide</w:t>
      </w:r>
      <w:r w:rsidR="00EB2386">
        <w:t xml:space="preserve"> prediction</w:t>
      </w:r>
      <w:r w:rsidR="00620801">
        <w:t>s</w:t>
      </w:r>
      <w:r w:rsidR="00EB2386">
        <w:t xml:space="preserve"> </w:t>
      </w:r>
      <w:r w:rsidR="00620801">
        <w:t>that</w:t>
      </w:r>
      <w:r w:rsidR="00EB2386">
        <w:t xml:space="preserve"> generalize to other analyte, stationary phases and chromatographic conditions.</w:t>
      </w:r>
      <w:r w:rsidR="00F56E21">
        <w:t xml:space="preserve"> </w:t>
      </w:r>
      <w:r w:rsidR="00256A0B">
        <w:t xml:space="preserve">The </w:t>
      </w:r>
      <w:r w:rsidR="00F56E21">
        <w:t xml:space="preserve">predictions that are </w:t>
      </w:r>
      <w:r w:rsidR="00256A0B">
        <w:t xml:space="preserve">accurate </w:t>
      </w:r>
      <w:r w:rsidR="00EB2386">
        <w:t>or</w:t>
      </w:r>
      <w:r w:rsidR="00F56E21">
        <w:t xml:space="preserve"> with well calibrated</w:t>
      </w:r>
      <w:r w:rsidR="00EB2386">
        <w:t xml:space="preserve"> uncertainties</w:t>
      </w:r>
      <w:r w:rsidR="00256A0B">
        <w:t xml:space="preserve"> </w:t>
      </w:r>
      <w:r w:rsidR="00F56E21">
        <w:t xml:space="preserve">of the retention time </w:t>
      </w:r>
      <w:r w:rsidR="00256A0B">
        <w:t xml:space="preserve">in </w:t>
      </w:r>
      <w:r w:rsidR="00256A0B">
        <w:t xml:space="preserve">liquid chromatography </w:t>
      </w:r>
      <w:r w:rsidR="00EB2386">
        <w:t>are</w:t>
      </w:r>
      <w:r w:rsidR="00256A0B">
        <w:t xml:space="preserve"> required </w:t>
      </w:r>
      <w:r w:rsidR="00EB2386">
        <w:t>f</w:t>
      </w:r>
      <w:r w:rsidR="00256A0B">
        <w:t>or rapid column screening, computer-assisted method development and method transfer</w:t>
      </w:r>
      <w:r w:rsidR="00BE4FC0">
        <w:t>.</w:t>
      </w:r>
      <w:r w:rsidR="00FA67E2">
        <w:fldChar w:fldCharType="begin"/>
      </w:r>
      <w:r w:rsidR="00444FCA">
        <w:instrText xml:space="preserve"> ADDIN ZOTERO_ITEM CSL_CITATION {"citationID":"6SBpHiDf","properties":{"formattedCitation":"\\super 6\\nosupersub{}","plainCitation":"6","noteIndex":0},"citationItems":[{"id":382,"uris":["http://zotero.org/users/local/cIlVeWgC/items/AIXWDAD6"],"itemData":{"id":382,"type":"article-journal","abstract":"The demand for rapid column screening, computer-assisted method development and method transfer, and unambiguous compound identification by LC/MS analyses has pushed analysts to adopt experimental protocols and software for the accurate prediction of the retention time in liquid chromatography (LC). This Perspective discusses the classical approaches used to predict retention times in LC over the last three decades and proposes future requirements to increase their accuracy. First, inverse methods for retention prediction are essentially applied during screening and gradient method optimization: a minimum number of experiments or design of experiments (DoE) is run to train and calibrate a model (either purely statistical or based on the principles and fundamentals of liquid chromatography) by a mere fitting process. They do not require the accurate knowledge of the true column hold-up volume V0, system dwell volume Vdwell (in gradient elution), and the retention behavior (k versus the content of strong solvent φ, temperature T, pH, and ionic strength I) of the analytes. Their relative accuracy is often excellent below a few percent. Statistical methods are expected to be the most attractive to handle very complex retention behavior such as in mixed-mode chromatography (MMC). Fundamentally correct retention models accounting for the simultaneous impact of φ, I, pH, and T in MMC are needed for method development based on chromatography principles. Second, direct methods for retention prediction are ideally suited for accurate method transfer from one column/system configuration to another: these quality by design (QbD) methods are based on the fundamentals and principles of solid–liquid adsorption and gradient chromatography. No model calibration is necessary; however, they require universal conventions for the accurate determination of true retention factors (for 1 &lt; k &lt; 30) as a function of the experimental variables (φ, T, pH, and I) and of the true column/system parameters (V0, Vdwell, dispersion volume, σ, and relaxation volume, τ, of the programmed gradient profile at the column inlet and gradient distortion at the column outlet). Finally, when the molecular structure of the analytes is either known or assumed, retention prediction has essentially been made on the basis of statistical approaches such as the linear solvation energy relationships (LSERs) and the quantitative structure retention relationships (QSRRs): their ability to accurately predict the retention remains limited within 10–30%. They have been combined with molecular similarity approaches (where the retention model is calibrated with compounds having structures similar to that of the targeted analytes) and artificial intelligence algorithms to further improve their accuracy below 10%. In this Perspective, it is proposed to adopt a more rigorous and fundamental approach by considering the very details of the solid–liquid adsorption process: Monte Carlo (MC) or molecular dynamics (MD) simulations are promising tools to explain and interpret retention data that are too complex to be described by either empirical or statistical retention models.","container-title":"Analytical Chemistry","DOI":"10.1021/acs.analchem.0c05078","ISSN":"0003-2700","issue":"14","journalAbbreviation":"Anal. Chem.","note":"publisher: American Chemical Society","page":"5653-5664","source":"ACS Publications","title":"Perspective on the Future Approaches to Predict Retention in Liquid Chromatography","volume":"93","author":[{"family":"Gritti","given":"Fabrice"}],"issued":{"date-parts":[["2021",4,13]]}}}],"schema":"https://github.com/citation-style-language/schema/raw/master/csl-citation.json"} </w:instrText>
      </w:r>
      <w:r w:rsidR="00FA67E2">
        <w:fldChar w:fldCharType="separate"/>
      </w:r>
      <w:r w:rsidR="00444FCA" w:rsidRPr="00444FCA">
        <w:rPr>
          <w:szCs w:val="24"/>
          <w:vertAlign w:val="superscript"/>
        </w:rPr>
        <w:t>6</w:t>
      </w:r>
      <w:r w:rsidR="00FA67E2">
        <w:fldChar w:fldCharType="end"/>
      </w:r>
    </w:p>
    <w:p w14:paraId="6F4DCDD0" w14:textId="356B68BF" w:rsidR="00681A67" w:rsidRPr="00AF079C" w:rsidRDefault="00681A67" w:rsidP="006F1F34">
      <w:pPr>
        <w:pStyle w:val="TAMainText"/>
      </w:pPr>
      <w:r w:rsidRPr="00AF079C">
        <w:t>In this work we applied the previously developed Bayesian multilevel framework</w:t>
      </w:r>
      <w:r>
        <w:fldChar w:fldCharType="begin"/>
      </w:r>
      <w:r w:rsidR="00444FCA">
        <w:instrText xml:space="preserve"> ADDIN ZOTERO_ITEM CSL_CITATION {"citationID":"SdNIOkbH","properties":{"formattedCitation":"\\super 7\\uc0\\u8211{}10\\nosupersub{}","plainCitation":"7–10","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id":417,"uris":["http://zotero.org/users/local/cIlVeWgC/items/K5RGMDPQ"],"itemData":{"id":417,"type":"article-journal","abstract":"Chromatographic retention times are usually modeled considering only one analyte at a time. However, it has certain limitations as no information is shared between the analytes, and consequently the model predictions poorly generalize to out-of-sample analytes. In this work, a publicly available dataset was used to illustrate the benefits of pooling the individual data and analyzing them simultaneously utilizing Bayesian hierarchical approach. Statistical analysis was carried out using the Stan program coupled with R, which enables full Bayesian inference with Markov chain Monte Carlo sampling. This methodology allows (i) incorporating prior knowledge about the likely values of model parameters, (ii) considering the between-analyte variability and the correlation between the model parameters, (iii) explaining the between-analyte variability by available predictors, and (iv) sharing information across the analytes. The latter is especially valuable when only limited information is available in the data about certain model parameters. The results are obtained in the form of posterior probability distribution, which quantifies uncertainty about the model parameters and predictions. Posterior probability is also directly relevant for decision-making. In this work, we used the Neue model to describe the relationship between retention factor and acetonitrile content in the mobile phase for 1026 analytes. The model was parametrized in terms of retention factor in 100% water, retention factor in 100% acetonitrile, and curvature coefficient, and considered log P and pKa as predictors. From this analysis, we discovered that the analytes formed two clusters with different retention depending on the degree of analyte dissociation. The final model turned out to be well calibrated with the data. It gives insight into the behavior of analytes in the chromatographic column and can be used to make predictions for a structurally diverse set of analytes if their log P and pKa values are known.","container-title":"Analytical and Bioanalytical Chemistry","DOI":"10.1007/s00216-022-03968-x","ISSN":"1618-2650","issue":"11","journalAbbreviation":"Anal Bioanal Chem","language":"en","page":"3471-3481","source":"Springer Link","title":"Statistical analysis of isocratic chromatographic data using Bayesian modeling","volume":"414","author":[{"family":"Kamedulska","given":"Agnieszka"},{"family":"Kubik","given":"Łukasz"},{"family":"Wiczling","given":"Paweł"}],"issued":{"date-parts":[["2022",5,1]]}}},{"id":266,"uris":["http://zotero.org/users/local/cIlVeWgC/items/25MKUMSY"],"itemData":{"id":266,"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0003-2700","issue":"18","language":"English","note":"publisher-place: 1155 16TH ST, NW, WASHINGTON, DC 20036 USA\npublisher: AMER CHEMICAL SOC\ntype: Article","page":"6961-6971","title":"Application of Bayesian Multilevel Modeling in the Quantitative Structure-Retention Relationship Studies of Heterogeneous Compounds","volume":"93","author":[{"family":"Wiczling","given":"Pawel"},{"family":"Kamedulska","given":"Agnieszka"},{"family":"Kubik","given":"Lukasz"}],"issued":{"date-parts":[["2021",5,11]]}}},{"id":277,"uris":["http://zotero.org/users/local/cIlVeWgC/items/C6TXL7YB"],"itemData":{"id":277,"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container-title":"ANALYTICAL AND BIOANALYTICAL CHEMISTRY","DOI":"10.1007/s00216-018-1061-3","ISSN":"1618-2642","issue":"16","language":"English","note":"publisher-place: TIERGARTENSTRASSE 17, D-69121 HEIDELBERG, GERMANY\npublisher: SPRINGER HEIDELBERG\ntype: Article","page":"3905-3915","title":"Analyzing chromatographic data using multilevel modeling","volume":"410","author":[{"family":"Wiczling","given":"Pawel"}],"issued":{"date-parts":[["2018",6]]}}}],"schema":"https://github.com/citation-style-language/schema/raw/master/csl-citation.json"} </w:instrText>
      </w:r>
      <w:r>
        <w:fldChar w:fldCharType="separate"/>
      </w:r>
      <w:r w:rsidR="00444FCA" w:rsidRPr="00444FCA">
        <w:rPr>
          <w:szCs w:val="24"/>
          <w:vertAlign w:val="superscript"/>
        </w:rPr>
        <w:t>7–10</w:t>
      </w:r>
      <w:r>
        <w:fldChar w:fldCharType="end"/>
      </w:r>
      <w:r w:rsidRPr="00AF079C">
        <w:t xml:space="preserve"> to characterize chromatographic gradient retention time datasets collected using a multicomponent mixtures of analytes, </w:t>
      </w:r>
      <w:r w:rsidR="004F5488">
        <w:t>five</w:t>
      </w:r>
      <w:r w:rsidRPr="00AF079C">
        <w:t xml:space="preserve"> stationary phases</w:t>
      </w:r>
      <w:r w:rsidR="00E34BFB">
        <w:t xml:space="preserve"> (</w:t>
      </w:r>
      <w:proofErr w:type="spellStart"/>
      <w:r w:rsidR="00E34BFB" w:rsidRPr="008441E0">
        <w:t>XBridge</w:t>
      </w:r>
      <w:proofErr w:type="spellEnd"/>
      <w:r w:rsidR="00E34BFB">
        <w:t xml:space="preserve"> </w:t>
      </w:r>
      <w:r w:rsidR="00E34BFB" w:rsidRPr="008441E0">
        <w:t xml:space="preserve">Shield </w:t>
      </w:r>
      <w:r w:rsidR="00E34BFB">
        <w:t>RP</w:t>
      </w:r>
      <w:r w:rsidR="00E34BFB" w:rsidRPr="008441E0">
        <w:t>18,</w:t>
      </w:r>
      <w:r w:rsidR="00E34BFB">
        <w:t xml:space="preserve"> </w:t>
      </w:r>
      <w:proofErr w:type="spellStart"/>
      <w:r w:rsidR="00E34BFB" w:rsidRPr="008441E0">
        <w:t>XTerra</w:t>
      </w:r>
      <w:proofErr w:type="spellEnd"/>
      <w:r w:rsidR="00E34BFB" w:rsidRPr="008441E0">
        <w:t xml:space="preserve"> MS C18</w:t>
      </w:r>
      <w:r w:rsidR="00E34BFB">
        <w:t xml:space="preserve">, </w:t>
      </w:r>
      <w:proofErr w:type="spellStart"/>
      <w:r w:rsidR="00E34BFB" w:rsidRPr="008441E0">
        <w:t>XBridge</w:t>
      </w:r>
      <w:proofErr w:type="spellEnd"/>
      <w:r w:rsidR="00E34BFB" w:rsidRPr="008441E0">
        <w:t xml:space="preserve"> Phenyl</w:t>
      </w:r>
      <w:r w:rsidR="00E34BFB">
        <w:t xml:space="preserve">, </w:t>
      </w:r>
      <w:proofErr w:type="spellStart"/>
      <w:r w:rsidR="00E34BFB" w:rsidRPr="008441E0">
        <w:t>XBridge</w:t>
      </w:r>
      <w:proofErr w:type="spellEnd"/>
      <w:r w:rsidR="00E34BFB" w:rsidRPr="008441E0">
        <w:t xml:space="preserve"> C8</w:t>
      </w:r>
      <w:r w:rsidR="00E34BFB">
        <w:t xml:space="preserve"> and </w:t>
      </w:r>
      <w:r w:rsidR="00E34BFB" w:rsidRPr="008441E0">
        <w:t>Xterra MS C8</w:t>
      </w:r>
      <w:r w:rsidR="00E34BFB">
        <w:t>)</w:t>
      </w:r>
      <w:r w:rsidRPr="00AF079C">
        <w:t xml:space="preserve">, and a wide range of chromatographic conditions (pH, organic modifier, temperature, gradient program). </w:t>
      </w:r>
      <w:r w:rsidR="006D65BE">
        <w:t xml:space="preserve">The </w:t>
      </w:r>
      <w:r w:rsidR="004F5488">
        <w:t xml:space="preserve">general idea </w:t>
      </w:r>
      <w:r w:rsidR="00DE5844">
        <w:t>was</w:t>
      </w:r>
      <w:r w:rsidR="004F5488">
        <w:t xml:space="preserve"> to </w:t>
      </w:r>
      <w:r w:rsidR="00BE4FC0">
        <w:t>use</w:t>
      </w:r>
      <w:r w:rsidR="009A05DF">
        <w:t xml:space="preserve"> a mechanistic model </w:t>
      </w:r>
      <w:r w:rsidR="00BE4FC0">
        <w:t xml:space="preserve">of chromatographic retention </w:t>
      </w:r>
      <w:r w:rsidR="009A05DF">
        <w:t>that</w:t>
      </w:r>
      <w:r w:rsidR="004F5488">
        <w:t xml:space="preserve"> </w:t>
      </w:r>
      <w:r w:rsidR="009A05DF">
        <w:t xml:space="preserve">jointly </w:t>
      </w:r>
      <w:r w:rsidR="004F5488">
        <w:t>characterize</w:t>
      </w:r>
      <w:r w:rsidR="009A05DF">
        <w:t xml:space="preserve"> </w:t>
      </w:r>
      <w:r w:rsidR="004F5488">
        <w:t xml:space="preserve">the retention </w:t>
      </w:r>
      <w:r w:rsidR="00E34BFB">
        <w:t xml:space="preserve">of available </w:t>
      </w:r>
      <w:r w:rsidR="009A05DF">
        <w:t>data</w:t>
      </w:r>
      <w:r w:rsidR="001B3F13">
        <w:t xml:space="preserve">, </w:t>
      </w:r>
      <w:r w:rsidR="00BE4FC0">
        <w:t xml:space="preserve">allow </w:t>
      </w:r>
      <w:r w:rsidR="009A05DF">
        <w:t xml:space="preserve">to </w:t>
      </w:r>
      <w:r w:rsidR="00E34BFB">
        <w:t xml:space="preserve">estimate the </w:t>
      </w:r>
      <w:r w:rsidR="00F56E21">
        <w:t>stationary phase (column)</w:t>
      </w:r>
      <w:r w:rsidR="00E34BFB">
        <w:t xml:space="preserve"> effects on </w:t>
      </w:r>
      <w:r w:rsidR="00BE4FC0">
        <w:t xml:space="preserve">chromatographic </w:t>
      </w:r>
      <w:r w:rsidR="00E34BFB">
        <w:t xml:space="preserve">parameters </w:t>
      </w:r>
      <w:r w:rsidR="00BE4FC0">
        <w:t>for</w:t>
      </w:r>
      <w:r w:rsidR="004F5488">
        <w:t xml:space="preserve"> acids, bases and neutral analytes</w:t>
      </w:r>
      <w:r w:rsidR="001B3F13">
        <w:t>, quantify various sources of variation, and characterize</w:t>
      </w:r>
      <w:r w:rsidR="00BE4FC0">
        <w:t>s</w:t>
      </w:r>
      <w:r w:rsidR="001B3F13">
        <w:t xml:space="preserve"> uncertainty. </w:t>
      </w:r>
      <w:r w:rsidR="00E34BFB">
        <w:t>T</w:t>
      </w:r>
      <w:r w:rsidRPr="00AF079C">
        <w:t>he usefulness of the model</w:t>
      </w:r>
      <w:r w:rsidR="00BE4FC0">
        <w:t xml:space="preserve"> and results</w:t>
      </w:r>
      <w:r w:rsidR="00E34BFB">
        <w:t xml:space="preserve"> </w:t>
      </w:r>
      <w:r w:rsidR="00D92F2F">
        <w:t>in</w:t>
      </w:r>
      <w:r w:rsidR="00D92F2F" w:rsidRPr="00AF079C">
        <w:t xml:space="preserve"> decision making </w:t>
      </w:r>
      <w:r w:rsidR="00E34BFB">
        <w:t>will be illustrated</w:t>
      </w:r>
      <w:r w:rsidR="00D92F2F">
        <w:t xml:space="preserve"> </w:t>
      </w:r>
      <w:r w:rsidR="00862064">
        <w:t>by searching</w:t>
      </w:r>
      <w:r w:rsidR="00D92F2F">
        <w:t xml:space="preserve"> chromatographic conditions leading to the desired separation</w:t>
      </w:r>
      <w:r w:rsidRPr="00AF079C">
        <w:t xml:space="preserve"> given access to different types of preliminary data</w:t>
      </w:r>
      <w:r w:rsidR="00E34BFB">
        <w:t xml:space="preserve">, </w:t>
      </w:r>
      <w:r w:rsidR="001B3F13">
        <w:t>e.g.</w:t>
      </w:r>
      <w:r w:rsidR="00E34BFB">
        <w:t xml:space="preserve"> predicting retention on the tested columns given </w:t>
      </w:r>
      <w:proofErr w:type="spellStart"/>
      <w:r w:rsidR="00E34BFB" w:rsidRPr="008441E0">
        <w:t>XBridge</w:t>
      </w:r>
      <w:proofErr w:type="spellEnd"/>
      <w:r w:rsidR="00E34BFB">
        <w:t xml:space="preserve"> </w:t>
      </w:r>
      <w:r w:rsidR="00E34BFB" w:rsidRPr="008441E0">
        <w:t xml:space="preserve">Shield </w:t>
      </w:r>
      <w:r w:rsidR="00E34BFB">
        <w:t>RP</w:t>
      </w:r>
      <w:r w:rsidR="00E34BFB" w:rsidRPr="008441E0">
        <w:t>18</w:t>
      </w:r>
      <w:r w:rsidR="00E34BFB">
        <w:t xml:space="preserve"> data. </w:t>
      </w:r>
      <w:r w:rsidRPr="00AF079C">
        <w:t xml:space="preserve"> </w:t>
      </w:r>
    </w:p>
    <w:p w14:paraId="16DD8C31" w14:textId="77777777" w:rsidR="00681A67" w:rsidRPr="004E7056" w:rsidRDefault="00681A67" w:rsidP="006F1F34">
      <w:pPr>
        <w:pStyle w:val="Nagwek1"/>
      </w:pPr>
      <w:r w:rsidRPr="004E7056">
        <w:t>EXPERIMENTAL SECTION</w:t>
      </w:r>
    </w:p>
    <w:p w14:paraId="4C57EF5E" w14:textId="77777777" w:rsidR="00681A67" w:rsidRPr="004E7056" w:rsidRDefault="00681A67" w:rsidP="006F1F34">
      <w:pPr>
        <w:pStyle w:val="Nagwek2"/>
      </w:pPr>
      <w:r w:rsidRPr="004E7056">
        <w:t>Data</w:t>
      </w:r>
    </w:p>
    <w:p w14:paraId="0851A8EA" w14:textId="77777777" w:rsidR="00CB00D3" w:rsidRDefault="00681A67" w:rsidP="006F1F34">
      <w:pPr>
        <w:pStyle w:val="TAMainText"/>
      </w:pPr>
      <w:r w:rsidRPr="00502818">
        <w:t>The data were collected by performing 84 different liquid chromatography experiments using an initial mixture of 300 analytes. The experiments differed with respect to gradient duration (30, 90, and 270 min), pH of the mobile phase (from 2.5 to 10.5), type of organic modifier (methanol (MeOH) or acetonitrile (ACN)) and column temperature (25 °C and 35 °C).</w:t>
      </w:r>
    </w:p>
    <w:p w14:paraId="23463AD0" w14:textId="7C086B39" w:rsidR="00681A67" w:rsidRPr="00CB00D3" w:rsidRDefault="00A37C3B" w:rsidP="006F1F34">
      <w:pPr>
        <w:pStyle w:val="TAMainText"/>
      </w:pPr>
      <w:r w:rsidRPr="00CB00D3">
        <w:t>Briefly t</w:t>
      </w:r>
      <w:r w:rsidR="00681A67" w:rsidRPr="00CB00D3">
        <w:t xml:space="preserve">he liquid chromatography experiments were carried out using an Agilent Technologies 1260 Infinity system (Agilent Technologies, </w:t>
      </w:r>
      <w:proofErr w:type="spellStart"/>
      <w:r w:rsidR="00681A67" w:rsidRPr="00CB00D3">
        <w:t>Waldbronn</w:t>
      </w:r>
      <w:proofErr w:type="spellEnd"/>
      <w:r w:rsidR="00681A67" w:rsidRPr="00CB00D3">
        <w:t xml:space="preserve">, Germany) and a 6224 time of flight (TOF) mass spectrometer with a dual electrospray ionization source (Dual ESI) in positive polarity, using an </w:t>
      </w:r>
      <w:proofErr w:type="spellStart"/>
      <w:r w:rsidR="00526833" w:rsidRPr="008441E0">
        <w:t>XBridge</w:t>
      </w:r>
      <w:proofErr w:type="spellEnd"/>
      <w:r w:rsidR="00526833" w:rsidRPr="008441E0">
        <w:t xml:space="preserve"> Shield </w:t>
      </w:r>
      <w:r w:rsidR="00702372">
        <w:t>RP</w:t>
      </w:r>
      <w:r w:rsidR="00526833" w:rsidRPr="008441E0">
        <w:t>18,</w:t>
      </w:r>
      <w:r w:rsidR="00526833">
        <w:t xml:space="preserve"> </w:t>
      </w:r>
      <w:proofErr w:type="spellStart"/>
      <w:r w:rsidR="00526833" w:rsidRPr="008441E0">
        <w:t>XTerra</w:t>
      </w:r>
      <w:proofErr w:type="spellEnd"/>
      <w:r w:rsidR="00526833" w:rsidRPr="008441E0">
        <w:t xml:space="preserve"> MS C18</w:t>
      </w:r>
      <w:r w:rsidR="00526833">
        <w:t xml:space="preserve">, </w:t>
      </w:r>
      <w:proofErr w:type="spellStart"/>
      <w:r w:rsidR="00526833" w:rsidRPr="008441E0">
        <w:t>XBridge</w:t>
      </w:r>
      <w:proofErr w:type="spellEnd"/>
      <w:r w:rsidR="00526833" w:rsidRPr="008441E0">
        <w:t xml:space="preserve"> Phenyl</w:t>
      </w:r>
      <w:r w:rsidR="00526833">
        <w:t xml:space="preserve">, </w:t>
      </w:r>
      <w:proofErr w:type="spellStart"/>
      <w:r w:rsidR="00526833" w:rsidRPr="008441E0">
        <w:t>XBridge</w:t>
      </w:r>
      <w:proofErr w:type="spellEnd"/>
      <w:r w:rsidR="00526833" w:rsidRPr="008441E0">
        <w:t xml:space="preserve"> C8</w:t>
      </w:r>
      <w:r w:rsidR="00526833">
        <w:t xml:space="preserve"> and </w:t>
      </w:r>
      <w:r w:rsidR="00526833" w:rsidRPr="008441E0">
        <w:t>Xterra MS C8</w:t>
      </w:r>
      <w:r w:rsidR="00526833">
        <w:t xml:space="preserve"> </w:t>
      </w:r>
      <w:r w:rsidR="00681A67" w:rsidRPr="00CB00D3">
        <w:t xml:space="preserve">Waters Ltd., Milford, MA, USA, 3 mm × 50 mm, </w:t>
      </w:r>
      <w:r w:rsidR="00681A67" w:rsidRPr="00CB00D3">
        <w:lastRenderedPageBreak/>
        <w:t xml:space="preserve">2.5 </w:t>
      </w:r>
      <w:proofErr w:type="spellStart"/>
      <w:r w:rsidR="00681A67" w:rsidRPr="00CB00D3">
        <w:t>μm</w:t>
      </w:r>
      <w:proofErr w:type="spellEnd"/>
      <w:r w:rsidR="00526833">
        <w:t>)</w:t>
      </w:r>
      <w:r w:rsidR="00681A67" w:rsidRPr="00CB00D3">
        <w:t>. The extra column volume and system dwell volume (</w:t>
      </w:r>
      <w:proofErr w:type="spellStart"/>
      <w:r w:rsidR="00681A67" w:rsidRPr="00CB00D3">
        <w:rPr>
          <w:i/>
        </w:rPr>
        <w:t>V</w:t>
      </w:r>
      <w:r w:rsidR="00681A67" w:rsidRPr="00CB00D3">
        <w:rPr>
          <w:i/>
          <w:vertAlign w:val="subscript"/>
        </w:rPr>
        <w:t>d</w:t>
      </w:r>
      <w:proofErr w:type="spellEnd"/>
      <w:r w:rsidR="00681A67" w:rsidRPr="00CB00D3">
        <w:t>) equaled 0.020 mL and 1.05 mL, respectively. The column hold-up volume (</w:t>
      </w:r>
      <w:r w:rsidR="00681A67" w:rsidRPr="00CB00D3">
        <w:rPr>
          <w:i/>
        </w:rPr>
        <w:t>V</w:t>
      </w:r>
      <w:r w:rsidR="00681A67" w:rsidRPr="00CB00D3">
        <w:rPr>
          <w:i/>
          <w:vertAlign w:val="subscript"/>
        </w:rPr>
        <w:t>0</w:t>
      </w:r>
      <w:r w:rsidR="00681A67" w:rsidRPr="00CB00D3">
        <w:t>) was 0.266 mL</w:t>
      </w:r>
      <w:r w:rsidR="00CB00D3" w:rsidRPr="00CB00D3">
        <w:t xml:space="preserve"> 0.271</w:t>
      </w:r>
      <w:r w:rsidR="00526833">
        <w:t xml:space="preserve">, 0.271, 0.276, 0.284 </w:t>
      </w:r>
      <w:r w:rsidR="00CB00D3" w:rsidRPr="00CB00D3">
        <w:t xml:space="preserve">mL </w:t>
      </w:r>
      <w:r w:rsidR="00681A67" w:rsidRPr="00CB00D3">
        <w:t>and the flow rate (</w:t>
      </w:r>
      <w:r w:rsidR="00681A67" w:rsidRPr="00CB00D3">
        <w:rPr>
          <w:i/>
        </w:rPr>
        <w:t>F</w:t>
      </w:r>
      <w:r w:rsidR="00681A67" w:rsidRPr="00CB00D3">
        <w:t>) was 0.5 mL/min</w:t>
      </w:r>
      <w:r w:rsidR="00CB00D3" w:rsidRPr="00CB00D3">
        <w:t>.</w:t>
      </w:r>
      <w:r w:rsidR="00681A67" w:rsidRPr="00CB00D3">
        <w:t xml:space="preserve"> </w:t>
      </w:r>
    </w:p>
    <w:p w14:paraId="47F6C96E" w14:textId="262F6EAA" w:rsidR="00CB00D3" w:rsidRPr="00CB00D3" w:rsidRDefault="00681A67" w:rsidP="006F1F34">
      <w:pPr>
        <w:pStyle w:val="TAMainText"/>
      </w:pPr>
      <w:r w:rsidRPr="00CB00D3">
        <w:t xml:space="preserve">Ammonium bicarbonate, ammonium acetate and ammonium </w:t>
      </w:r>
      <w:proofErr w:type="spellStart"/>
      <w:r w:rsidRPr="00CB00D3">
        <w:t>formate</w:t>
      </w:r>
      <w:proofErr w:type="spellEnd"/>
      <w:r w:rsidRPr="00CB00D3">
        <w:t xml:space="preserve"> were selected as buffers to control the pH of the mobile phase during chromatographic separation. The pH of the buffers (nominal aqueous pH) was adjusted to the desired pH (ammonium </w:t>
      </w:r>
      <w:proofErr w:type="spellStart"/>
      <w:r w:rsidRPr="00CB00D3">
        <w:t>formate</w:t>
      </w:r>
      <w:proofErr w:type="spellEnd"/>
      <w:r w:rsidRPr="00CB00D3">
        <w:t xml:space="preserve">: 2.5, 3.3, 4.1, 8.9, and 9.7; ammonium acetate: 4.9 and 5.8; and ammonium bicarbonate: 6.8 and 10.5) by an appropriate addition of formic acid, acetic acid and ammonia, respectively. The pH was measured at 25 °C and 35 °C using an S220 pH meter (Mettler Toledo, </w:t>
      </w:r>
      <w:proofErr w:type="spellStart"/>
      <w:r w:rsidRPr="00CB00D3">
        <w:t>Greifensee</w:t>
      </w:r>
      <w:proofErr w:type="spellEnd"/>
      <w:r w:rsidRPr="00CB00D3">
        <w:t xml:space="preserve">, Switzerland) with an </w:t>
      </w:r>
      <w:proofErr w:type="spellStart"/>
      <w:r w:rsidRPr="00CB00D3">
        <w:t>InLab</w:t>
      </w:r>
      <w:proofErr w:type="spellEnd"/>
      <w:r w:rsidRPr="00CB00D3">
        <w:t xml:space="preserve">® Routine Pro ISM electrode after mixing an organic modifier with the buffer solution. </w:t>
      </w:r>
    </w:p>
    <w:p w14:paraId="6AA202EC" w14:textId="28D021C6" w:rsidR="00681A67" w:rsidRPr="00CB00D3" w:rsidRDefault="00681A67" w:rsidP="006F1F34">
      <w:pPr>
        <w:pStyle w:val="TAMainText"/>
      </w:pPr>
      <w:r w:rsidRPr="00CB00D3">
        <w:t xml:space="preserve">The </w:t>
      </w:r>
      <w:proofErr w:type="spellStart"/>
      <w:r w:rsidRPr="00CB00D3">
        <w:t>MassHunter</w:t>
      </w:r>
      <w:proofErr w:type="spellEnd"/>
      <w:r w:rsidRPr="00CB00D3">
        <w:t xml:space="preserve"> </w:t>
      </w:r>
      <w:proofErr w:type="spellStart"/>
      <w:r w:rsidRPr="00CB00D3">
        <w:t>Profinder</w:t>
      </w:r>
      <w:proofErr w:type="spellEnd"/>
      <w:r w:rsidRPr="00CB00D3">
        <w:t xml:space="preserve"> B.08.00 (Agilent Technologies, </w:t>
      </w:r>
      <w:proofErr w:type="spellStart"/>
      <w:r w:rsidRPr="00CB00D3">
        <w:t>Waldbronn</w:t>
      </w:r>
      <w:proofErr w:type="spellEnd"/>
      <w:r w:rsidRPr="00CB00D3">
        <w:t>, Germany) was selected to find all the matches per formula using “Batch Targeted Feature Extraction” (containing 300 predefined mases for each analyte included in the mixture).</w:t>
      </w:r>
      <w:r w:rsidR="00CB00D3" w:rsidRPr="00CB00D3">
        <w:t xml:space="preserve"> </w:t>
      </w:r>
      <w:r w:rsidRPr="00CB00D3">
        <w:t>The data for analysis were restricted to analytes that had “Identification</w:t>
      </w:r>
      <w:r w:rsidRPr="00CB00D3">
        <w:rPr>
          <w:b/>
        </w:rPr>
        <w:t xml:space="preserve"> </w:t>
      </w:r>
      <w:r w:rsidRPr="00CB00D3">
        <w:t xml:space="preserve">Scores” higher than 95%, that were present on at least 42 chromatograms, and that had less than 2 dissociation steps in a pH range from 2 to 11. </w:t>
      </w:r>
    </w:p>
    <w:p w14:paraId="6457123E" w14:textId="56B5D5BB" w:rsidR="00681A67" w:rsidRPr="00CB00D3" w:rsidRDefault="00CB00D3" w:rsidP="006F1F34">
      <w:pPr>
        <w:pStyle w:val="TAMainText"/>
      </w:pPr>
      <w:r w:rsidRPr="00CB00D3">
        <w:t xml:space="preserve">The </w:t>
      </w:r>
      <w:r w:rsidR="00681A67" w:rsidRPr="00CB00D3">
        <w:t>functional groups and structural elements</w:t>
      </w:r>
      <w:r w:rsidRPr="00CB00D3">
        <w:t xml:space="preserve"> were determined</w:t>
      </w:r>
      <w:r w:rsidR="00681A67" w:rsidRPr="00CB00D3">
        <w:t xml:space="preserve"> using </w:t>
      </w:r>
      <w:proofErr w:type="spellStart"/>
      <w:r w:rsidR="00681A67" w:rsidRPr="00CB00D3">
        <w:t>Checkmol</w:t>
      </w:r>
      <w:proofErr w:type="spellEnd"/>
      <w:r w:rsidR="00681A67" w:rsidRPr="00CB00D3">
        <w:t xml:space="preserve"> (version 0.5b N. Haider, University of Vienna, 2003-2018).</w:t>
      </w:r>
      <w:r w:rsidRPr="00CB00D3">
        <w:fldChar w:fldCharType="begin"/>
      </w:r>
      <w:r w:rsidR="00444FCA">
        <w:instrText xml:space="preserve"> ADDIN ZOTERO_ITEM CSL_CITATION {"citationID":"8BhshHE3","properties":{"formattedCitation":"\\super 11\\nosupersub{}","plainCitation":"11","noteIndex":0},"citationItems":[{"id":398,"uris":["http://zotero.org/users/local/cIlVeWgC/items/AZIJASTI"],"itemData":{"id":398,"type":"article-journal","abstract":"An open-source software package for creating and operating web-based structure and/or reaction databases is presented. Besides standard search capabilities (text, structure/substructure/similarity), the system offers a fast additional search option, entirely based on binary pattern matching, which uses automatically assigned functional group descriptors.","container-title":"Molecules (Basel, Switzerland)","DOI":"10.3390/molecules15085079","ISSN":"1420-3049","issue":"8","journalAbbreviation":"Molecules","language":"eng","note":"PMID: 20714286\nPMCID: PMC6257694","page":"5079-5092","source":"PubMed","title":"Functionality pattern matching as an efficient complementary structure/reaction search tool: an open-source approach","title-short":"Functionality pattern matching as an efficient complementary structure/reaction search tool","volume":"15","author":[{"family":"Haider","given":"Norbert"}],"issued":{"date-parts":[["2010",7,27]]}}}],"schema":"https://github.com/citation-style-language/schema/raw/master/csl-citation.json"} </w:instrText>
      </w:r>
      <w:r w:rsidRPr="00CB00D3">
        <w:fldChar w:fldCharType="separate"/>
      </w:r>
      <w:r w:rsidR="00444FCA" w:rsidRPr="00444FCA">
        <w:rPr>
          <w:szCs w:val="24"/>
          <w:vertAlign w:val="superscript"/>
        </w:rPr>
        <w:t>11</w:t>
      </w:r>
      <w:r w:rsidRPr="00CB00D3">
        <w:fldChar w:fldCharType="end"/>
      </w:r>
      <w:r w:rsidRPr="00CB00D3">
        <w:t xml:space="preserve"> </w:t>
      </w:r>
      <w:r w:rsidR="00681A67" w:rsidRPr="00CB00D3">
        <w:t>The lipophilicity (</w:t>
      </w:r>
      <w:r w:rsidR="00681A67" w:rsidRPr="00CB00D3">
        <w:rPr>
          <w:i/>
        </w:rPr>
        <w:t>log P</w:t>
      </w:r>
      <w:r w:rsidR="00681A67" w:rsidRPr="00CB00D3">
        <w:t>), dissociation constant (</w:t>
      </w:r>
      <w:proofErr w:type="spellStart"/>
      <w:r w:rsidR="00681A67" w:rsidRPr="00CB00D3">
        <w:rPr>
          <w:i/>
        </w:rPr>
        <w:t>pKalit</w:t>
      </w:r>
      <w:proofErr w:type="spellEnd"/>
      <w:r w:rsidR="00681A67" w:rsidRPr="00CB00D3">
        <w:t>) were calculated using the ACD/Labs program</w:t>
      </w:r>
      <w:r w:rsidRPr="00CB00D3">
        <w:fldChar w:fldCharType="begin"/>
      </w:r>
      <w:r w:rsidR="00444FCA">
        <w:instrText xml:space="preserve"> ADDIN ZOTERO_ITEM CSL_CITATION {"citationID":"zI2uddhq","properties":{"formattedCitation":"\\super 12\\nosupersub{}","plainCitation":"12","noteIndex":0},"citationItems":[{"id":250,"uris":["http://zotero.org/users/local/cIlVeWgC/items/XBVC7QAI"],"itemData":{"id":250,"type":"book","event-place":"Toronto, ON, Canada, www.acdlabs.com, 2022.","publisher":"Advanced Chemistry Development Inc.","publisher-place":"Toronto, ON, Canada, www.acdlabs.com, 2022.","title":"Release 12.0","author":[{"literal":"ACD/Labs"}],"issued":{"date-parts":[["2011"]]}}}],"schema":"https://github.com/citation-style-language/schema/raw/master/csl-citation.json"} </w:instrText>
      </w:r>
      <w:r w:rsidRPr="00CB00D3">
        <w:fldChar w:fldCharType="separate"/>
      </w:r>
      <w:r w:rsidR="00444FCA" w:rsidRPr="00444FCA">
        <w:rPr>
          <w:szCs w:val="24"/>
          <w:vertAlign w:val="superscript"/>
        </w:rPr>
        <w:t>12</w:t>
      </w:r>
      <w:r w:rsidRPr="00CB00D3">
        <w:fldChar w:fldCharType="end"/>
      </w:r>
      <w:r w:rsidR="00681A67" w:rsidRPr="00CB00D3">
        <w:t xml:space="preserve"> based on the structures of analytes generated from SMILES strings. </w:t>
      </w:r>
    </w:p>
    <w:p w14:paraId="7A0D36F8" w14:textId="285ACDC4" w:rsidR="00CB00D3" w:rsidRPr="00AF079C" w:rsidRDefault="00CB00D3" w:rsidP="006F1F34">
      <w:pPr>
        <w:pStyle w:val="TAMainText"/>
        <w:rPr>
          <w:color w:val="FF0000"/>
        </w:rPr>
      </w:pPr>
      <w:r>
        <w:t>More details about data extraction can be found in our previous work</w:t>
      </w:r>
      <w:r w:rsidR="00AC3168">
        <w:t>.</w:t>
      </w:r>
      <w:r>
        <w:fldChar w:fldCharType="begin"/>
      </w:r>
      <w:r w:rsidR="00444FCA">
        <w:instrText xml:space="preserve"> ADDIN ZOTERO_ITEM CSL_CITATION {"citationID":"qjTANIAl","properties":{"formattedCitation":"\\super 7\\nosupersub{}","plainCitation":"7","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fldChar w:fldCharType="separate"/>
      </w:r>
      <w:r w:rsidR="00444FCA" w:rsidRPr="00444FCA">
        <w:rPr>
          <w:szCs w:val="24"/>
          <w:vertAlign w:val="superscript"/>
        </w:rPr>
        <w:t>7</w:t>
      </w:r>
      <w:r>
        <w:fldChar w:fldCharType="end"/>
      </w:r>
      <w:r w:rsidR="00A07B00">
        <w:t xml:space="preserve"> Raw data for selected analytes is </w:t>
      </w:r>
      <w:r w:rsidR="008B749B">
        <w:t>shown in</w:t>
      </w:r>
      <w:r w:rsidR="00A07B00">
        <w:t xml:space="preserve"> Figure S1.</w:t>
      </w:r>
    </w:p>
    <w:p w14:paraId="7B63ADAF" w14:textId="77777777" w:rsidR="00681A67" w:rsidRPr="00167C8C" w:rsidRDefault="00681A67" w:rsidP="006F1F34">
      <w:pPr>
        <w:pStyle w:val="Nagwek2"/>
      </w:pPr>
      <w:r w:rsidRPr="008B749B">
        <w:t>Structural</w:t>
      </w:r>
      <w:r w:rsidRPr="00167C8C">
        <w:t xml:space="preserve"> </w:t>
      </w:r>
      <w:r w:rsidRPr="008B749B">
        <w:t>Model</w:t>
      </w:r>
    </w:p>
    <w:p w14:paraId="3A0B189F" w14:textId="74A6B1D8" w:rsidR="00681A67" w:rsidRPr="00167C8C" w:rsidRDefault="0080184D" w:rsidP="006F1F34">
      <w:pPr>
        <w:pStyle w:val="TAMainText"/>
      </w:pPr>
      <w:r w:rsidRPr="00AC3168">
        <w:t xml:space="preserve">The details of </w:t>
      </w:r>
      <w:r>
        <w:t>the</w:t>
      </w:r>
      <w:r w:rsidRPr="00AC3168">
        <w:t xml:space="preserve"> model are provided in</w:t>
      </w:r>
      <w:r>
        <w:t xml:space="preserve"> supplementary material. Briefly, a</w:t>
      </w:r>
      <w:r w:rsidR="00681A67" w:rsidRPr="00167C8C">
        <w:t xml:space="preserve"> standard chromatographic model was employed in this work.</w:t>
      </w:r>
      <w:r w:rsidR="00DD41E5">
        <w:fldChar w:fldCharType="begin"/>
      </w:r>
      <w:r w:rsidR="00444FCA">
        <w:instrText xml:space="preserve"> ADDIN ZOTERO_ITEM CSL_CITATION {"citationID":"3You2FZT","properties":{"formattedCitation":"\\super 13,14\\nosupersub{}","plainCitation":"13,14","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id":168,"uris":["http://zotero.org/users/local/cIlVeWgC/items/8PXJZ6C3"],"itemData":{"id":168,"type":"article-journal","abstract":"One- and multi-variable retention models proposed for isocratic and/or gradient elution in reversed-phase liquid chromatography are critically reviewed. The thermodynamic, exo-thermodynamic or empirical arguments adopted for their derivation are presented and discussed. Their connection to the retention mechanism is also indicated and the assumptions and approximations involved in their derivation are stressed. Special attention is devoted to the fitting performance of the various models and its impact on the final predicted error between experimental and calculated retention times. The possibility of using exo-thermodynamic retention models for prediction under gradient elution is considered from a practical point of view. Finally, the use of statistical weights in the fitting procedure of a retention model and its effect on the calculated elution times as well as the transferability of retention data among isocratic and gradient elution modes are also examined and discussed.","collection-title":"Retention Mechanisms in Chromatography and Electrophoresis","container-title":"Journal of Chromatography A","DOI":"10.1016/j.chroma.2008.09.051","ISSN":"0021-9673","issue":"10","journalAbbreviation":"Journal of Chromatography A","language":"en","page":"1737-1755","source":"ScienceDirect","title":"Retention models for isocratic and gradient elution in reversed-phase liquid chromatography","volume":"1216","author":[{"family":"Nikitas","given":"P."},{"family":"Pappa-Louisi","given":"A."}],"issued":{"date-parts":[["2009",3,6]]}}}],"schema":"https://github.com/citation-style-language/schema/raw/master/csl-citation.json"} </w:instrText>
      </w:r>
      <w:r w:rsidR="00DD41E5">
        <w:fldChar w:fldCharType="separate"/>
      </w:r>
      <w:r w:rsidR="00444FCA" w:rsidRPr="00444FCA">
        <w:rPr>
          <w:szCs w:val="24"/>
          <w:vertAlign w:val="superscript"/>
        </w:rPr>
        <w:t>13,14</w:t>
      </w:r>
      <w:r w:rsidR="00DD41E5">
        <w:fldChar w:fldCharType="end"/>
      </w:r>
      <w:r w:rsidR="00681A67" w:rsidRPr="00167C8C">
        <w:t xml:space="preserve"> </w:t>
      </w:r>
      <w:r w:rsidR="00681A67">
        <w:t>For each analyte t</w:t>
      </w:r>
      <w:r w:rsidR="00681A67" w:rsidRPr="00167C8C">
        <w:t xml:space="preserve">he effect of pH was accounted for by the </w:t>
      </w:r>
      <w:r w:rsidR="00F56E21">
        <w:t>\</w:t>
      </w:r>
      <w:r w:rsidR="00681A67" w:rsidRPr="00167C8C">
        <w:t xml:space="preserve"> function describing the relationship between the isocratic retention factor and </w:t>
      </w:r>
      <w:r w:rsidR="00681A67" w:rsidRPr="00167C8C">
        <w:rPr>
          <w:i/>
        </w:rPr>
        <w:t>pH</w:t>
      </w:r>
      <w:r w:rsidR="00681A67" w:rsidRPr="00167C8C">
        <w:t xml:space="preserve"> for an analyte with </w:t>
      </w:r>
      <w:r w:rsidR="00681A67" w:rsidRPr="00167C8C">
        <w:rPr>
          <w:i/>
        </w:rPr>
        <w:t>R</w:t>
      </w:r>
      <w:r w:rsidR="00681A67" w:rsidRPr="00167C8C">
        <w:t xml:space="preserve"> dissociation steps and </w:t>
      </w:r>
      <w:r w:rsidR="00681A67" w:rsidRPr="00167C8C">
        <w:rPr>
          <w:i/>
        </w:rPr>
        <w:t>R+1</w:t>
      </w:r>
      <w:r w:rsidR="00681A67" w:rsidRPr="00167C8C">
        <w:t xml:space="preserve"> forms</w:t>
      </w:r>
      <w:r w:rsidR="00DD41E5">
        <w:fldChar w:fldCharType="begin"/>
      </w:r>
      <w:r w:rsidR="00444FCA">
        <w:instrText xml:space="preserve"> ADDIN ZOTERO_ITEM CSL_CITATION {"citationID":"OH58h01i","properties":{"formattedCitation":"\\super 15\\nosupersub{}","plainCitation":"15","noteIndex":0},"citationItems":[{"id":172,"uris":["http://zotero.org/users/local/cIlVeWgC/items/B9PYL3XI"],"itemData":{"id":172,"type":"article-journal","abstract":"A general equation relating the observed retention factor to the pH of the mobile phase, the dissociation constants, and the retention factors of the different ionic species has been derived. This equation is applicable to polyprotic weak acid and base dissociation events, that is, the secondary equilibria existing in the HPLC mobile phase. It is written as: [formula: see text] where the kr values are the retention factors of the dissociated species, and Ka(r), the product of the first r-dissociation constants, [formula: see text] is related to the pH of the mobile phase: x = 2.303.pH. The derived equation was used to calculate three dissociation constants of leukotriene E4. Also, a formula is established for calculating the range of pH values where an ionic species is most likely to be predominant in the mobile phase.","container-title":"Journal of Chromatography. A","DOI":"10.1016/s0021-9673(96)00739-x","ISSN":"0021-9673","issue":"1-2","journalAbbreviation":"J Chromatogr A","language":"eng","note":"PMID: 9098966","page":"63-72","source":"PubMed","title":"General equation for calculating the dissociation constants of polyprotic acids and bases from measured retention factors in high-performance liquid chromatography","volume":"762","author":[{"family":"Jano","given":"I."},{"family":"Hardcastle","given":"J. E."},{"family":"Zhao","given":"K."},{"family":"Vermillion-Salsbury","given":"R."}],"issued":{"date-parts":[["1997",2,21]]}}}],"schema":"https://github.com/citation-style-language/schema/raw/master/csl-citation.json"} </w:instrText>
      </w:r>
      <w:r w:rsidR="00DD41E5">
        <w:fldChar w:fldCharType="separate"/>
      </w:r>
      <w:r w:rsidR="00444FCA" w:rsidRPr="00444FCA">
        <w:rPr>
          <w:szCs w:val="24"/>
          <w:vertAlign w:val="superscript"/>
        </w:rPr>
        <w:t>15</w:t>
      </w:r>
      <w:r w:rsidR="00DD41E5">
        <w:fldChar w:fldCharType="end"/>
      </w:r>
      <w:r w:rsidR="00681A67" w:rsidRPr="00167C8C">
        <w:t>:</w:t>
      </w:r>
    </w:p>
    <w:p w14:paraId="56BC63F4" w14:textId="2B1B9152" w:rsidR="00681A67" w:rsidRPr="00167C8C" w:rsidRDefault="00681A67" w:rsidP="006F1F34">
      <m:oMath>
        <m:r>
          <w:rPr>
            <w:rFonts w:ascii="Cambria Math" w:hAnsi="Cambria Math"/>
          </w:rPr>
          <m:t>k</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k</m:t>
                    </m:r>
                  </m:e>
                  <m:sub>
                    <m:r>
                      <w:rPr>
                        <w:rFonts w:ascii="Cambria Math" w:hAnsi="Cambria Math"/>
                      </w:rPr>
                      <m:t>r</m:t>
                    </m:r>
                    <m:r>
                      <m:rPr>
                        <m:sty m:val="p"/>
                      </m:rPr>
                      <w:rPr>
                        <w:rFonts w:ascii="Cambria Math" w:hAnsi="Cambria Math"/>
                      </w:rPr>
                      <m:t>+1</m:t>
                    </m:r>
                  </m:sub>
                </m:sSub>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num>
          <m:den>
            <m:r>
              <m:rPr>
                <m:sty m:val="p"/>
              </m:rPr>
              <w:rPr>
                <w:rFonts w:ascii="Cambria Math" w:hAnsi="Cambria Math"/>
              </w:rPr>
              <m:t>1+</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den>
        </m:f>
      </m:oMath>
      <w:r w:rsidRPr="00167C8C">
        <w:rPr>
          <w:sz w:val="22"/>
        </w:rPr>
        <w:t xml:space="preserve"> </w:t>
      </w:r>
      <w:r w:rsidR="00413AAC">
        <w:tab/>
      </w:r>
      <w:r w:rsidRPr="00167C8C">
        <w:t>(1)</w:t>
      </w:r>
    </w:p>
    <w:p w14:paraId="14535977" w14:textId="77777777" w:rsidR="00681A67" w:rsidRPr="00167C8C" w:rsidRDefault="00681A67" w:rsidP="006F1F34">
      <w:pPr>
        <w:pStyle w:val="TAMainText"/>
      </w:pPr>
      <w:r w:rsidRPr="00167C8C">
        <w:t>where</w:t>
      </w:r>
      <w:r w:rsidRPr="00167C8C">
        <w:rPr>
          <w:i/>
        </w:rPr>
        <w:t xml:space="preserve"> r </w:t>
      </w:r>
      <w:r w:rsidRPr="00167C8C">
        <w:t>represents the</w:t>
      </w:r>
      <w:r w:rsidRPr="00167C8C">
        <w:rPr>
          <w:i/>
        </w:rPr>
        <w:t xml:space="preserve"> </w:t>
      </w:r>
      <w:r w:rsidRPr="00167C8C">
        <w:t xml:space="preserve">dissociation step, </w:t>
      </w:r>
      <m:oMath>
        <m:sSub>
          <m:sSubPr>
            <m:ctrlPr>
              <w:rPr>
                <w:rFonts w:ascii="Cambria Math" w:hAnsi="Cambria Math"/>
                <w:i/>
              </w:rPr>
            </m:ctrlPr>
          </m:sSubPr>
          <m:e>
            <m:r>
              <w:rPr>
                <w:rFonts w:ascii="Cambria Math" w:hAnsi="Cambria Math"/>
              </w:rPr>
              <m:t>pKa</m:t>
            </m:r>
          </m:e>
          <m:sub>
            <m:r>
              <w:rPr>
                <w:rFonts w:ascii="Cambria Math" w:hAnsi="Cambria Math"/>
              </w:rPr>
              <m:t>r</m:t>
            </m:r>
          </m:sub>
        </m:sSub>
      </m:oMath>
      <w:r w:rsidRPr="00167C8C">
        <w:t xml:space="preserve"> denotes the </w:t>
      </w:r>
      <w:proofErr w:type="spellStart"/>
      <w:r w:rsidRPr="00167C8C">
        <w:rPr>
          <w:i/>
        </w:rPr>
        <w:t>r</w:t>
      </w:r>
      <w:r w:rsidRPr="00167C8C">
        <w:rPr>
          <w:i/>
          <w:vertAlign w:val="superscript"/>
        </w:rPr>
        <w:t>th</w:t>
      </w:r>
      <w:proofErr w:type="spellEnd"/>
      <w:r w:rsidRPr="00167C8C">
        <w:rPr>
          <w:i/>
        </w:rPr>
        <w:t xml:space="preserve"> </w:t>
      </w:r>
      <w:r w:rsidRPr="00167C8C">
        <w:t>dissociation constant, and</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 xml:space="preserve"> </m:t>
        </m:r>
      </m:oMath>
      <w:r w:rsidRPr="00167C8C">
        <w:t xml:space="preserve">represents the retention factor of a particular form of the analyte in a given chromatographic condition. Furthermore, it was assumed that </w:t>
      </w:r>
      <m:oMath>
        <m:sSub>
          <m:sSubPr>
            <m:ctrlPr>
              <w:rPr>
                <w:rFonts w:ascii="Cambria Math" w:hAnsi="Cambria Math"/>
                <w:i/>
                <w:sz w:val="16"/>
                <w:szCs w:val="16"/>
              </w:rPr>
            </m:ctrlPr>
          </m:sSubPr>
          <m:e>
            <m:r>
              <w:rPr>
                <w:rFonts w:ascii="Cambria Math" w:hAnsi="Cambria Math"/>
                <w:sz w:val="16"/>
                <w:szCs w:val="16"/>
              </w:rPr>
              <m:t>k</m:t>
            </m:r>
          </m:e>
          <m:sub>
            <m:r>
              <w:rPr>
                <w:rFonts w:ascii="Cambria Math" w:hAnsi="Cambria Math"/>
                <w:sz w:val="16"/>
                <w:szCs w:val="16"/>
              </w:rPr>
              <m:t>r</m:t>
            </m:r>
          </m:sub>
        </m:sSub>
      </m:oMath>
      <w:r w:rsidRPr="00167C8C">
        <w:rPr>
          <w:i/>
        </w:rPr>
        <w:t xml:space="preserve"> </w:t>
      </w:r>
      <w:r w:rsidRPr="00167C8C">
        <w:t>depends on the organic modifier content, pH and temperature according to the following equation:</w:t>
      </w:r>
    </w:p>
    <w:p w14:paraId="5C9BEB31" w14:textId="77777777" w:rsidR="00681A67" w:rsidRPr="00167C8C" w:rsidRDefault="0000274F" w:rsidP="006F1F34">
      <m:oMath>
        <m:sSub>
          <m:sSubPr>
            <m:ctrlPr>
              <w:rPr>
                <w:rFonts w:ascii="Cambria Math" w:hAnsi="Cambria Math"/>
              </w:rPr>
            </m:ctrlPr>
          </m:sSubPr>
          <m:e>
            <m:r>
              <m:rPr>
                <m:sty m:val="p"/>
              </m:rPr>
              <w:rPr>
                <w:rFonts w:ascii="Cambria Math" w:hAnsi="Cambria Math"/>
              </w:rPr>
              <m:t>log</m:t>
            </m:r>
            <m:r>
              <w:rPr>
                <w:rFonts w:ascii="Cambria Math" w:hAnsi="Cambria Math"/>
              </w:rPr>
              <m:t>k</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logkw</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r>
                  <m:rPr>
                    <m:sty m:val="p"/>
                  </m:rPr>
                  <w:rPr>
                    <w:rFonts w:ascii="Cambria Math" w:hAnsi="Cambria Math"/>
                  </w:rPr>
                  <m:t>1</m:t>
                </m:r>
              </m:e>
              <m:sub>
                <m:r>
                  <m:rPr>
                    <m:sty m:val="p"/>
                  </m:rPr>
                  <w:rPr>
                    <w:rFonts w:ascii="Cambria Math" w:hAnsi="Cambria Math"/>
                  </w:rPr>
                  <m:t>r</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S</m:t>
                </m:r>
                <m:r>
                  <m:rPr>
                    <m:sty m:val="p"/>
                  </m:rPr>
                  <w:rPr>
                    <w:rFonts w:ascii="Cambria Math" w:hAnsi="Cambria Math"/>
                  </w:rPr>
                  <m:t>2</m:t>
                </m:r>
              </m:e>
            </m:d>
            <m:r>
              <m:rPr>
                <m:sty m:val="p"/>
              </m:rPr>
              <w:rPr>
                <w:rFonts w:ascii="Cambria Math" w:hAnsi="Cambria Math"/>
              </w:rPr>
              <m:t>∙</m:t>
            </m:r>
            <m:r>
              <w:rPr>
                <w:rFonts w:ascii="Cambria Math" w:hAnsi="Cambria Math"/>
              </w:rPr>
              <m:t>φ</m:t>
            </m:r>
          </m:num>
          <m:den>
            <m:r>
              <m:rPr>
                <m:sty m:val="p"/>
              </m:rPr>
              <w:rPr>
                <w:rFonts w:ascii="Cambria Math" w:hAnsi="Cambria Math"/>
              </w:rPr>
              <m:t>1+</m:t>
            </m:r>
            <m:r>
              <w:rPr>
                <w:rFonts w:ascii="Cambria Math" w:hAnsi="Cambria Math"/>
              </w:rPr>
              <m:t>S</m:t>
            </m:r>
            <m:r>
              <m:rPr>
                <m:sty m:val="p"/>
              </m:rPr>
              <w:rPr>
                <w:rFonts w:ascii="Cambria Math" w:hAnsi="Cambria Math"/>
              </w:rPr>
              <m:t>2∙</m:t>
            </m:r>
            <m:r>
              <w:rPr>
                <w:rFonts w:ascii="Cambria Math" w:hAnsi="Cambria Math"/>
              </w:rPr>
              <m:t>φ</m:t>
            </m:r>
          </m:den>
        </m:f>
        <m:r>
          <m:rPr>
            <m:sty m:val="p"/>
          </m:rPr>
          <w:rPr>
            <w:rFonts w:ascii="Cambria Math" w:hAnsi="Cambria Math"/>
          </w:rPr>
          <m:t xml:space="preserve">+ </m:t>
        </m:r>
        <m:r>
          <w:rPr>
            <w:rFonts w:ascii="Cambria Math" w:hAnsi="Cambria Math"/>
          </w:rPr>
          <m:t>dlogkT</m:t>
        </m:r>
        <m:r>
          <m:rPr>
            <m:sty m:val="p"/>
          </m:rPr>
          <w:rPr>
            <w:rFonts w:ascii="Cambria Math" w:hAnsi="Cambria Math"/>
          </w:rPr>
          <m:t>∙</m:t>
        </m:r>
        <m:f>
          <m:fPr>
            <m:ctrlPr>
              <w:rPr>
                <w:rFonts w:ascii="Cambria Math" w:hAnsi="Cambria Math"/>
              </w:rPr>
            </m:ctrlPr>
          </m:fPr>
          <m:num>
            <m:r>
              <w:rPr>
                <w:rFonts w:ascii="Cambria Math" w:hAnsi="Cambria Math"/>
              </w:rPr>
              <m:t>T</m:t>
            </m:r>
            <m:r>
              <m:rPr>
                <m:sty m:val="p"/>
              </m:rPr>
              <w:rPr>
                <w:rFonts w:ascii="Cambria Math" w:hAnsi="Cambria Math"/>
              </w:rPr>
              <m:t>-25</m:t>
            </m:r>
          </m:num>
          <m:den>
            <m:r>
              <m:rPr>
                <m:sty m:val="p"/>
              </m:rPr>
              <w:rPr>
                <w:rFonts w:ascii="Cambria Math" w:hAnsi="Cambria Math"/>
              </w:rPr>
              <m:t>10</m:t>
            </m:r>
          </m:den>
        </m:f>
        <m:r>
          <m:rPr>
            <m:sty m:val="p"/>
          </m:rPr>
          <w:rPr>
            <w:rFonts w:ascii="Cambria Math" w:hAnsi="Cambria Math"/>
          </w:rPr>
          <m:t xml:space="preserve">  + </m:t>
        </m:r>
        <m:sSub>
          <m:sSubPr>
            <m:ctrlPr>
              <w:rPr>
                <w:rFonts w:ascii="Cambria Math" w:hAnsi="Cambria Math"/>
              </w:rPr>
            </m:ctrlPr>
          </m:sSubPr>
          <m:e>
            <m:r>
              <w:rPr>
                <w:rFonts w:ascii="Cambria Math" w:hAnsi="Cambria Math"/>
              </w:rPr>
              <m:t>apH</m:t>
            </m:r>
          </m:e>
          <m:sub>
            <m:r>
              <w:rPr>
                <w:rFonts w:ascii="Cambria Math" w:hAnsi="Cambria Math"/>
              </w:rPr>
              <m:t>r</m:t>
            </m:r>
          </m:sub>
        </m:sSub>
        <m:r>
          <m:rPr>
            <m:sty m:val="p"/>
          </m:rPr>
          <w:rPr>
            <w:rFonts w:ascii="Cambria Math" w:hAnsi="Cambria Math"/>
          </w:rPr>
          <m:t>∙</m:t>
        </m:r>
        <m:d>
          <m:dPr>
            <m:ctrlPr>
              <w:rPr>
                <w:rFonts w:ascii="Cambria Math" w:hAnsi="Cambria Math"/>
              </w:rPr>
            </m:ctrlPr>
          </m:dPr>
          <m:e>
            <m:r>
              <w:rPr>
                <w:rFonts w:ascii="Cambria Math" w:hAnsi="Cambria Math"/>
              </w:rPr>
              <m:t>pH</m:t>
            </m:r>
            <m:r>
              <m:rPr>
                <m:sty m:val="p"/>
              </m:rPr>
              <w:rPr>
                <w:rFonts w:ascii="Cambria Math" w:hAnsi="Cambria Math"/>
              </w:rPr>
              <m:t>-7</m:t>
            </m:r>
          </m:e>
        </m:d>
        <m:r>
          <m:rPr>
            <m:sty m:val="p"/>
          </m:rPr>
          <w:rPr>
            <w:rFonts w:ascii="Cambria Math" w:hAnsi="Cambria Math"/>
          </w:rPr>
          <m:t xml:space="preserve">  </m:t>
        </m:r>
      </m:oMath>
      <w:r w:rsidR="00681A67" w:rsidRPr="00167C8C">
        <w:rPr>
          <w:szCs w:val="19"/>
        </w:rPr>
        <w:t>(2)</w:t>
      </w:r>
    </w:p>
    <w:p w14:paraId="649AA325" w14:textId="1E57CDC4"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logkw</m:t>
            </m:r>
          </m:e>
          <m:sub>
            <m:r>
              <w:rPr>
                <w:rFonts w:ascii="Cambria Math" w:hAnsi="Cambria Math"/>
              </w:rPr>
              <m:t>r</m:t>
            </m:r>
          </m:sub>
        </m:sSub>
        <m:r>
          <w:rPr>
            <w:rFonts w:ascii="Cambria Math" w:hAnsi="Cambria Math"/>
          </w:rPr>
          <m:t xml:space="preserve"> </m:t>
        </m:r>
      </m:oMath>
      <w:r w:rsidRPr="00167C8C">
        <w:t xml:space="preserve"> represents the logarithm </w:t>
      </w:r>
      <w:r w:rsidR="000F0DC0">
        <w:t xml:space="preserve">with the base of 10 </w:t>
      </w:r>
      <w:r w:rsidRPr="00167C8C">
        <w:t xml:space="preserve">of retention factors extrapolated to 0% of organic modifier content at 25 °C for mobile phase pH 7 for the neutral and dissociated forms of the analyte; </w:t>
      </w:r>
      <m:oMath>
        <m:sSub>
          <m:sSubPr>
            <m:ctrlPr>
              <w:rPr>
                <w:rFonts w:ascii="Cambria Math" w:hAnsi="Cambria Math"/>
              </w:rPr>
            </m:ctrlPr>
          </m:sSubPr>
          <m:e>
            <m:r>
              <w:rPr>
                <w:rFonts w:ascii="Cambria Math" w:hAnsi="Cambria Math"/>
              </w:rPr>
              <m:t>S1</m:t>
            </m:r>
          </m:e>
          <m:sub>
            <m:r>
              <m:rPr>
                <m:sty m:val="p"/>
              </m:rPr>
              <w:rPr>
                <w:rFonts w:ascii="Cambria Math" w:hAnsi="Cambria Math"/>
              </w:rPr>
              <m:t>r</m:t>
            </m:r>
          </m:sub>
        </m:sSub>
      </m:oMath>
      <w:r w:rsidRPr="00167C8C">
        <w:t xml:space="preserve"> and </w:t>
      </w:r>
      <m:oMath>
        <m:r>
          <w:rPr>
            <w:rFonts w:ascii="Cambria Math" w:hAnsi="Cambria Math"/>
          </w:rPr>
          <m:t>S2</m:t>
        </m:r>
      </m:oMath>
      <w:r w:rsidRPr="00167C8C">
        <w:t xml:space="preserve"> denote slopes in the Neue equation; </w:t>
      </w:r>
      <m:oMath>
        <m:r>
          <w:rPr>
            <w:rFonts w:ascii="Cambria Math" w:hAnsi="Cambria Math"/>
          </w:rPr>
          <m:t>dlogkT</m:t>
        </m:r>
      </m:oMath>
      <w:r w:rsidRPr="00167C8C">
        <w:t xml:space="preserve"> denotes the change in </w:t>
      </w:r>
      <m:oMath>
        <m:r>
          <w:rPr>
            <w:rFonts w:ascii="Cambria Math" w:hAnsi="Cambria Math"/>
          </w:rPr>
          <m:t>logkw</m:t>
        </m:r>
      </m:oMath>
      <w:r w:rsidRPr="00167C8C">
        <w:t xml:space="preserve"> due to the increase in temperature by 10 °C, </w:t>
      </w:r>
      <w:proofErr w:type="spellStart"/>
      <w:r w:rsidRPr="00167C8C">
        <w:rPr>
          <w:i/>
        </w:rPr>
        <w:t>apH</w:t>
      </w:r>
      <w:r w:rsidRPr="00502488">
        <w:rPr>
          <w:i/>
          <w:vertAlign w:val="subscript"/>
        </w:rPr>
        <w:t>r</w:t>
      </w:r>
      <w:proofErr w:type="spellEnd"/>
      <w:r w:rsidRPr="00167C8C">
        <w:t xml:space="preserve"> denotes pH effects for cations and anions</w:t>
      </w:r>
      <w:r w:rsidR="006D2D0E">
        <w:t xml:space="preserve">. </w:t>
      </w:r>
      <w:r w:rsidRPr="00167C8C">
        <w:t xml:space="preserve">In this parametrization of the Neue equation, the </w:t>
      </w:r>
      <w:r w:rsidRPr="00167C8C">
        <w:rPr>
          <w:i/>
        </w:rPr>
        <w:t>S1</w:t>
      </w:r>
      <w:r w:rsidRPr="00167C8C">
        <w:t xml:space="preserve"> parameter reflects the difference between the logarithm of retention factors </w:t>
      </w:r>
      <w:r>
        <w:t>between</w:t>
      </w:r>
      <w:r w:rsidRPr="00167C8C">
        <w:t xml:space="preserve"> </w:t>
      </w:r>
      <w:r>
        <w:t>the</w:t>
      </w:r>
      <w:r w:rsidRPr="00167C8C">
        <w:t xml:space="preserve"> 0% organic modifier content </w:t>
      </w:r>
      <w:r>
        <w:t xml:space="preserve">and </w:t>
      </w:r>
      <w:r w:rsidRPr="00167C8C">
        <w:t>100% organic modifier content.</w:t>
      </w:r>
    </w:p>
    <w:p w14:paraId="1B71B54F" w14:textId="77777777" w:rsidR="00681A67" w:rsidRPr="00167C8C" w:rsidRDefault="00681A67" w:rsidP="006F1F34">
      <w:pPr>
        <w:pStyle w:val="TAMainText"/>
      </w:pPr>
      <w:r w:rsidRPr="00167C8C">
        <w:t xml:space="preserve">Furthermore, a linear relationship between </w:t>
      </w:r>
      <w:proofErr w:type="spellStart"/>
      <w:r w:rsidRPr="00167C8C">
        <w:rPr>
          <w:i/>
        </w:rPr>
        <w:t>pK</w:t>
      </w:r>
      <w:r w:rsidRPr="00167C8C">
        <w:rPr>
          <w:i/>
          <w:vertAlign w:val="subscript"/>
        </w:rPr>
        <w:t>a</w:t>
      </w:r>
      <w:proofErr w:type="spellEnd"/>
      <w:r w:rsidRPr="00167C8C">
        <w:t xml:space="preserve"> values and organic modifier content was assumed:</w:t>
      </w:r>
    </w:p>
    <w:p w14:paraId="74455CA1" w14:textId="77777777" w:rsidR="00681A67" w:rsidRPr="00167C8C" w:rsidRDefault="0000274F" w:rsidP="006F1F34">
      <m:oMath>
        <m:sSub>
          <m:sSubPr>
            <m:ctrlPr>
              <w:rPr>
                <w:rFonts w:ascii="Cambria Math" w:hAnsi="Cambria Math"/>
              </w:rPr>
            </m:ctrlPr>
          </m:sSubPr>
          <m:e>
            <m:r>
              <w:rPr>
                <w:rFonts w:ascii="Cambria Math" w:hAnsi="Cambria Math"/>
              </w:rPr>
              <m:t>pKa</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pKaw</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r</m:t>
            </m:r>
          </m:sub>
        </m:sSub>
        <m:r>
          <m:rPr>
            <m:sty m:val="p"/>
          </m:rPr>
          <w:rPr>
            <w:rFonts w:ascii="Cambria Math" w:hAnsi="Cambria Math"/>
          </w:rPr>
          <m:t>·</m:t>
        </m:r>
        <m:r>
          <w:rPr>
            <w:rFonts w:ascii="Cambria Math" w:hAnsi="Cambria Math"/>
          </w:rPr>
          <m:t>φ</m:t>
        </m:r>
      </m:oMath>
      <w:r w:rsidR="00681A67" w:rsidRPr="00167C8C">
        <w:tab/>
        <w:t xml:space="preserve"> (3)</w:t>
      </w:r>
    </w:p>
    <w:p w14:paraId="23FF90E3" w14:textId="77777777"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pKa</m:t>
            </m:r>
          </m:e>
          <m:sub>
            <m:r>
              <w:rPr>
                <w:rFonts w:ascii="Cambria Math" w:hAnsi="Cambria Math"/>
              </w:rPr>
              <m:t>r</m:t>
            </m:r>
          </m:sub>
        </m:sSub>
      </m:oMath>
      <w:r w:rsidRPr="00167C8C">
        <w:t xml:space="preserve"> denotes dissociation constants of an analyte in given chromatographic conditions, </w:t>
      </w:r>
      <m:oMath>
        <m:sSub>
          <m:sSubPr>
            <m:ctrlPr>
              <w:rPr>
                <w:rFonts w:ascii="Cambria Math" w:hAnsi="Cambria Math"/>
              </w:rPr>
            </m:ctrlPr>
          </m:sSubPr>
          <m:e>
            <m:r>
              <w:rPr>
                <w:rFonts w:ascii="Cambria Math" w:hAnsi="Cambria Math"/>
              </w:rPr>
              <m:t>pKaw</m:t>
            </m:r>
          </m:e>
          <m:sub>
            <m:r>
              <w:rPr>
                <w:rFonts w:ascii="Cambria Math" w:hAnsi="Cambria Math"/>
              </w:rPr>
              <m:t>r</m:t>
            </m:r>
          </m:sub>
        </m:sSub>
      </m:oMath>
      <w:r w:rsidRPr="00167C8C">
        <w:t xml:space="preserve"> denotes aqueous </w:t>
      </w:r>
      <w:proofErr w:type="spellStart"/>
      <w:r w:rsidRPr="00167C8C">
        <w:rPr>
          <w:i/>
        </w:rPr>
        <w:t>pK</w:t>
      </w:r>
      <w:r w:rsidRPr="00167C8C">
        <w:rPr>
          <w:i/>
          <w:vertAlign w:val="subscript"/>
        </w:rPr>
        <w:t>a</w:t>
      </w:r>
      <w:proofErr w:type="spellEnd"/>
      <w:r w:rsidRPr="00167C8C">
        <w:t xml:space="preserve">, and </w:t>
      </w:r>
      <m:oMath>
        <m:sSub>
          <m:sSubPr>
            <m:ctrlPr>
              <w:rPr>
                <w:rFonts w:ascii="Cambria Math" w:hAnsi="Cambria Math"/>
              </w:rPr>
            </m:ctrlPr>
          </m:sSubPr>
          <m:e>
            <m:r>
              <w:rPr>
                <w:rFonts w:ascii="Cambria Math" w:hAnsi="Cambria Math"/>
              </w:rPr>
              <m:t>α</m:t>
            </m:r>
          </m:e>
          <m:sub>
            <m:r>
              <w:rPr>
                <w:rFonts w:ascii="Cambria Math" w:hAnsi="Cambria Math"/>
              </w:rPr>
              <m:t>r</m:t>
            </m:r>
          </m:sub>
        </m:sSub>
      </m:oMath>
      <w:r w:rsidRPr="00167C8C">
        <w:t xml:space="preserve"> denotes the slope due to changes in the organic modifier. </w:t>
      </w:r>
    </w:p>
    <w:p w14:paraId="1E662CCF" w14:textId="77777777" w:rsidR="00681A67" w:rsidRPr="008B3F31" w:rsidRDefault="00681A67" w:rsidP="006F1F34">
      <w:pPr>
        <w:pStyle w:val="Nagwek2"/>
      </w:pPr>
      <w:r w:rsidRPr="00A17ACF">
        <w:t>Measurement-Error</w:t>
      </w:r>
      <w:r w:rsidRPr="008B3F31">
        <w:t xml:space="preserve"> </w:t>
      </w:r>
      <w:r w:rsidRPr="00A17ACF">
        <w:t>Model</w:t>
      </w:r>
    </w:p>
    <w:p w14:paraId="50D1BA98" w14:textId="77777777" w:rsidR="00681A67" w:rsidRPr="006771DE" w:rsidRDefault="00681A67" w:rsidP="006F1F34">
      <w:pPr>
        <w:pStyle w:val="TAMainText"/>
      </w:pPr>
      <w:r w:rsidRPr="006771DE">
        <w:t>The observed retention factors (</w:t>
      </w:r>
      <w:proofErr w:type="spellStart"/>
      <w:r w:rsidRPr="006771DE">
        <w:rPr>
          <w:i/>
        </w:rPr>
        <w:t>t</w:t>
      </w:r>
      <w:r w:rsidRPr="006771DE">
        <w:rPr>
          <w:i/>
          <w:vertAlign w:val="subscript"/>
        </w:rPr>
        <w:t>Robs,z</w:t>
      </w:r>
      <w:proofErr w:type="spellEnd"/>
      <w:r w:rsidRPr="006771DE">
        <w:t>) were modeled using the following model:</w:t>
      </w:r>
    </w:p>
    <w:p w14:paraId="18F0384E" w14:textId="5BA2C9E2" w:rsidR="00681A67" w:rsidRPr="006771DE" w:rsidRDefault="0000274F" w:rsidP="006F1F34">
      <m:oMath>
        <m:sSub>
          <m:sSubPr>
            <m:ctrlPr>
              <w:rPr>
                <w:rFonts w:ascii="Cambria Math" w:hAnsi="Cambria Math"/>
              </w:rPr>
            </m:ctrlPr>
          </m:sSubPr>
          <m:e>
            <m:r>
              <w:rPr>
                <w:rFonts w:ascii="Cambria Math" w:hAnsi="Cambria Math"/>
              </w:rPr>
              <m:t>t</m:t>
            </m:r>
          </m:e>
          <m:sub>
            <m:r>
              <w:rPr>
                <w:rFonts w:ascii="Cambria Math" w:hAnsi="Cambria Math"/>
              </w:rPr>
              <m:t>Robs,z</m:t>
            </m:r>
          </m:sub>
        </m:sSub>
        <m:r>
          <m:rPr>
            <m:sty m:val="p"/>
          </m:rPr>
          <w:rPr>
            <w:rFonts w:ascii="Cambria Math" w:hAnsi="Cambria Math"/>
          </w:rPr>
          <m:t xml:space="preserve"> ~ </m:t>
        </m:r>
        <m:r>
          <w:rPr>
            <w:rFonts w:ascii="Cambria Math" w:hAnsi="Cambria Math"/>
          </w:rPr>
          <m:t>student</m:t>
        </m:r>
        <m:r>
          <m:rPr>
            <m:sty m:val="p"/>
          </m:rPr>
          <w:rPr>
            <w:rFonts w:ascii="Cambria Math" w:hAnsi="Cambria Math"/>
          </w:rPr>
          <m:t>_</m:t>
        </m:r>
        <m:r>
          <w:rPr>
            <w:rFonts w:ascii="Cambria Math" w:hAnsi="Cambria Math"/>
          </w:rPr>
          <m:t>t</m:t>
        </m:r>
        <m:d>
          <m:dPr>
            <m:ctrlPr>
              <w:rPr>
                <w:rFonts w:ascii="Cambria Math" w:hAnsi="Cambria Math"/>
              </w:rPr>
            </m:ctrlPr>
          </m:dPr>
          <m:e>
            <m:r>
              <m:rPr>
                <m:sty m:val="p"/>
              </m:rPr>
              <w:rPr>
                <w:rFonts w:ascii="Cambria Math" w:hAnsi="Cambria Math"/>
              </w:rPr>
              <w:sym w:font="Symbol" w:char="F06E"/>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z</m:t>
                </m:r>
              </m:sub>
            </m:sSub>
          </m:e>
        </m:d>
      </m:oMath>
      <w:r w:rsidR="00681A67" w:rsidRPr="006771DE">
        <w:t xml:space="preserve"> </w:t>
      </w:r>
      <w:r w:rsidR="00413AAC">
        <w:tab/>
      </w:r>
      <w:r w:rsidR="00681A67" w:rsidRPr="006771DE">
        <w:t>(4)</w:t>
      </w:r>
    </w:p>
    <w:p w14:paraId="52ACCF11" w14:textId="26C57DCE" w:rsidR="00681A67" w:rsidRPr="006771DE" w:rsidRDefault="00681A67" w:rsidP="006F1F34">
      <w:pPr>
        <w:pStyle w:val="TAMainText"/>
      </w:pPr>
      <w:r w:rsidRPr="006771DE">
        <w:t xml:space="preserve">where </w:t>
      </w:r>
      <w:r w:rsidRPr="006771DE">
        <w:rPr>
          <w:i/>
        </w:rPr>
        <w:t>z</w:t>
      </w:r>
      <w:r w:rsidRPr="006771DE">
        <w:t xml:space="preserve"> denotes the </w:t>
      </w:r>
      <w:proofErr w:type="spellStart"/>
      <w:r w:rsidRPr="006771DE">
        <w:rPr>
          <w:i/>
        </w:rPr>
        <w:t>z</w:t>
      </w:r>
      <w:r w:rsidRPr="006771DE">
        <w:rPr>
          <w:i/>
          <w:vertAlign w:val="superscript"/>
        </w:rPr>
        <w:t>th</w:t>
      </w:r>
      <w:proofErr w:type="spellEnd"/>
      <w:r w:rsidRPr="006771DE">
        <w:rPr>
          <w:i/>
        </w:rPr>
        <w:t xml:space="preserve"> </w:t>
      </w:r>
      <w:r w:rsidRPr="006771DE">
        <w:t xml:space="preserve">measurement and </w:t>
      </w:r>
      <w:proofErr w:type="spellStart"/>
      <w:r w:rsidRPr="006771DE">
        <w:rPr>
          <w:i/>
        </w:rPr>
        <w:t>student_t</w:t>
      </w:r>
      <w:proofErr w:type="spellEnd"/>
      <w:r w:rsidRPr="006771DE">
        <w:t xml:space="preserve"> denotes the student’s t-distribution with the mean given by the predicted retention time </w:t>
      </w:r>
      <w:proofErr w:type="spellStart"/>
      <w:r w:rsidRPr="006771DE">
        <w:rPr>
          <w:i/>
        </w:rPr>
        <w:t>t</w:t>
      </w:r>
      <w:r w:rsidRPr="006771DE">
        <w:rPr>
          <w:i/>
          <w:vertAlign w:val="subscript"/>
        </w:rPr>
        <w:t>R,z</w:t>
      </w:r>
      <w:proofErr w:type="spellEnd"/>
      <w:r w:rsidRPr="006771DE">
        <w:t xml:space="preserve">, scale </w:t>
      </w:r>
      <w:r w:rsidRPr="006771DE">
        <w:rPr>
          <w:i/>
        </w:rPr>
        <w:t>σ</w:t>
      </w:r>
      <w:r w:rsidRPr="006771DE">
        <w:t xml:space="preserve"> (analyte and column specific) and normality parameter </w:t>
      </w:r>
      <m:oMath>
        <m:r>
          <m:rPr>
            <m:sty m:val="p"/>
          </m:rPr>
          <w:rPr>
            <w:rFonts w:ascii="Cambria Math" w:hAnsi="Cambria Math"/>
          </w:rPr>
          <w:sym w:font="Symbol" w:char="F06E"/>
        </m:r>
      </m:oMath>
      <w:r w:rsidRPr="006771DE">
        <w:t xml:space="preserve">. The retention time </w:t>
      </w:r>
      <w:proofErr w:type="spellStart"/>
      <w:r w:rsidRPr="006771DE">
        <w:rPr>
          <w:i/>
        </w:rPr>
        <w:t>t</w:t>
      </w:r>
      <w:r w:rsidRPr="006771DE">
        <w:rPr>
          <w:i/>
          <w:vertAlign w:val="subscript"/>
        </w:rPr>
        <w:t>R,z</w:t>
      </w:r>
      <w:proofErr w:type="spellEnd"/>
      <w:r w:rsidRPr="006771DE">
        <w:t xml:space="preserve"> under an organic modifier gradient was calculated utilizing the </w:t>
      </w:r>
      <w:r w:rsidR="00F56E21">
        <w:t>following</w:t>
      </w:r>
      <w:r w:rsidRPr="006771DE">
        <w:t xml:space="preserve"> integral equation:</w:t>
      </w:r>
    </w:p>
    <w:p w14:paraId="4A90AAFF" w14:textId="0F27CDCE" w:rsidR="00681A67" w:rsidRPr="006771DE" w:rsidRDefault="0000274F" w:rsidP="006F1F34">
      <m:oMath>
        <m:nary>
          <m:naryPr>
            <m:limLoc m:val="subSup"/>
            <m:ctrlPr>
              <w:rPr>
                <w:rFonts w:ascii="Cambria Math" w:hAnsi="Cambria Math"/>
              </w:rPr>
            </m:ctrlPr>
          </m:naryPr>
          <m:sub>
            <m:r>
              <m:rPr>
                <m:sty m:val="p"/>
              </m:rPr>
              <w:rPr>
                <w:rFonts w:ascii="Cambria Math" w:hAnsi="Cambria Math"/>
              </w:rPr>
              <m:t>0</m:t>
            </m:r>
          </m:sub>
          <m:sup>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m:t>
                </m:r>
              </m:sub>
            </m:sSub>
          </m:sup>
          <m:e>
            <m:f>
              <m:fPr>
                <m:ctrlPr>
                  <w:rPr>
                    <w:rFonts w:ascii="Cambria Math" w:hAnsi="Cambria Math"/>
                  </w:rPr>
                </m:ctrlPr>
              </m:fPr>
              <m:num>
                <m:r>
                  <w:rPr>
                    <w:rFonts w:ascii="Cambria Math" w:hAnsi="Cambria Math"/>
                  </w:rPr>
                  <m:t>dt</m:t>
                </m:r>
              </m:num>
              <m:den>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e>
                </m:d>
              </m:den>
            </m:f>
          </m:e>
        </m:nary>
        <m:r>
          <m:rPr>
            <m:sty m:val="p"/>
          </m:rPr>
          <w:rPr>
            <w:rFonts w:ascii="Cambria Math" w:hAnsi="Cambria Math"/>
          </w:rPr>
          <m:t>=1</m:t>
        </m:r>
      </m:oMath>
      <w:r w:rsidR="00681A67" w:rsidRPr="006771DE">
        <w:t xml:space="preserve"> </w:t>
      </w:r>
      <w:r w:rsidR="00413AAC">
        <w:tab/>
      </w:r>
      <w:r w:rsidR="00681A67" w:rsidRPr="006771DE">
        <w:t>(5)</w:t>
      </w:r>
    </w:p>
    <w:p w14:paraId="2AFCE117" w14:textId="5AB4B127" w:rsidR="00681A67" w:rsidRPr="006771DE" w:rsidRDefault="00681A67" w:rsidP="006F1F34">
      <w:pPr>
        <w:pStyle w:val="TAMainText"/>
      </w:pPr>
      <w:r w:rsidRPr="006771DE">
        <w:t>where</w:t>
      </w:r>
      <w:r w:rsidRPr="006771DE">
        <w:rPr>
          <w:i/>
        </w:rPr>
        <w:t xml:space="preserve"> t</w:t>
      </w:r>
      <w:r w:rsidRPr="006771DE">
        <w:rPr>
          <w:i/>
          <w:vertAlign w:val="subscript"/>
        </w:rPr>
        <w:t>0</w:t>
      </w:r>
      <w:r w:rsidRPr="006771DE">
        <w:rPr>
          <w:vertAlign w:val="subscript"/>
        </w:rPr>
        <w:t xml:space="preserve"> </w:t>
      </w:r>
      <w:r w:rsidRPr="006771DE">
        <w:t xml:space="preserve">denotes column hold-up (dead) time, </w:t>
      </w:r>
      <w:proofErr w:type="spellStart"/>
      <w:r w:rsidRPr="006771DE">
        <w:rPr>
          <w:i/>
        </w:rPr>
        <w:t>t</w:t>
      </w:r>
      <w:r w:rsidRPr="006771DE">
        <w:rPr>
          <w:i/>
          <w:vertAlign w:val="subscript"/>
        </w:rPr>
        <w:t>e</w:t>
      </w:r>
      <w:proofErr w:type="spellEnd"/>
      <w:r w:rsidRPr="006771DE">
        <w:t xml:space="preserve"> denotes extra column time, and </w:t>
      </w:r>
      <m:oMath>
        <m:sSub>
          <m:sSubPr>
            <m:ctrlPr>
              <w:rPr>
                <w:rFonts w:ascii="Cambria Math" w:hAnsi="Cambria Math"/>
                <w:i/>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ctrlPr>
              <w:rPr>
                <w:rFonts w:ascii="Cambria Math" w:hAnsi="Cambria Math"/>
                <w:i/>
              </w:rPr>
            </m:ctrlPr>
          </m:e>
        </m:d>
      </m:oMath>
      <w:r w:rsidRPr="006771DE">
        <w:t xml:space="preserve"> denotes the instantaneous isocratic retention factor corresponding to the mobile phase composition at time </w:t>
      </w:r>
      <w:r w:rsidRPr="006771DE">
        <w:rPr>
          <w:i/>
        </w:rPr>
        <w:t>t</w:t>
      </w:r>
      <w:r w:rsidRPr="006771DE">
        <w:t xml:space="preserve"> at the column inlet for a particular </w:t>
      </w:r>
      <w:r w:rsidR="00AC3168">
        <w:t>observation</w:t>
      </w:r>
      <w:r w:rsidRPr="006771DE">
        <w:t xml:space="preserve">. The numerical solution of this integral equation was carried out using the method of steps with 4 and 10 steps for methanol and acetonitrile gradients using the method proposed by </w:t>
      </w:r>
      <w:proofErr w:type="spellStart"/>
      <w:r w:rsidRPr="006771DE">
        <w:t>Nikitas</w:t>
      </w:r>
      <w:proofErr w:type="spellEnd"/>
      <w:r w:rsidRPr="006771DE">
        <w:t xml:space="preserve"> et al.</w:t>
      </w:r>
      <w:r>
        <w:fldChar w:fldCharType="begin"/>
      </w:r>
      <w:r w:rsidR="00444FCA">
        <w:instrText xml:space="preserve"> ADDIN ZOTERO_ITEM CSL_CITATION {"citationID":"PxyA55zC","properties":{"formattedCitation":"\\super 13\\nosupersub{}","plainCitation":"13","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schema":"https://github.com/citation-style-language/schema/raw/master/csl-citation.json"} </w:instrText>
      </w:r>
      <w:r>
        <w:fldChar w:fldCharType="separate"/>
      </w:r>
      <w:r w:rsidR="00444FCA" w:rsidRPr="00444FCA">
        <w:rPr>
          <w:szCs w:val="24"/>
          <w:vertAlign w:val="superscript"/>
        </w:rPr>
        <w:t>13</w:t>
      </w:r>
      <w:r>
        <w:fldChar w:fldCharType="end"/>
      </w:r>
    </w:p>
    <w:p w14:paraId="792BA5B3" w14:textId="73EC0E71" w:rsidR="00AC3168" w:rsidRPr="0080184D" w:rsidRDefault="00681A67" w:rsidP="006F1F34">
      <w:pPr>
        <w:pStyle w:val="Nagwek2"/>
      </w:pPr>
      <w:r w:rsidRPr="00A17ACF">
        <w:t>Analyte-Level</w:t>
      </w:r>
      <w:r w:rsidRPr="0080184D">
        <w:t xml:space="preserve"> </w:t>
      </w:r>
      <w:r w:rsidRPr="00A17ACF">
        <w:t>Model</w:t>
      </w:r>
    </w:p>
    <w:p w14:paraId="050E04BA" w14:textId="77777777" w:rsidR="001733D5" w:rsidRDefault="00E57FAB" w:rsidP="006F1F34">
      <w:pPr>
        <w:pStyle w:val="TAMainText"/>
      </w:pPr>
      <w:r w:rsidRPr="00E57FAB">
        <w:t>Para</w:t>
      </w:r>
      <w:r>
        <w:t>meter were assumed to be different for each analyte to account for between analyte variability</w:t>
      </w:r>
      <w:r w:rsidR="00FB169A">
        <w:t xml:space="preserve"> (BAV)</w:t>
      </w:r>
      <w:r>
        <w:t xml:space="preserve">. </w:t>
      </w:r>
      <w:r w:rsidR="001733D5">
        <w:t>The relationship was of the form:</w:t>
      </w:r>
    </w:p>
    <w:p w14:paraId="661C7CD9" w14:textId="1A45B1EF" w:rsidR="001733D5" w:rsidRPr="001733D5" w:rsidRDefault="0000274F" w:rsidP="001733D5">
      <w:pPr>
        <w:rPr>
          <w:szCs w:val="19"/>
        </w:rPr>
      </w:pPr>
      <m:oMath>
        <m:sSub>
          <m:sSubPr>
            <m:ctrlPr>
              <w:rPr>
                <w:rFonts w:ascii="Cambria Math" w:hAnsi="Cambria Math"/>
                <w:i/>
                <w:sz w:val="14"/>
                <w:szCs w:val="14"/>
              </w:rPr>
            </m:ctrlPr>
          </m:sSubPr>
          <m:e>
            <m:r>
              <w:rPr>
                <w:rFonts w:ascii="Cambria Math" w:hAnsi="Cambria Math"/>
                <w:sz w:val="14"/>
                <w:szCs w:val="14"/>
              </w:rPr>
              <m:t>R</m:t>
            </m:r>
          </m:e>
          <m:sub>
            <m:r>
              <w:rPr>
                <w:rFonts w:ascii="Cambria Math" w:hAnsi="Cambria Math"/>
                <w:sz w:val="14"/>
                <w:szCs w:val="14"/>
              </w:rPr>
              <m:t>i</m:t>
            </m:r>
          </m:sub>
        </m:sSub>
        <m:r>
          <m:rPr>
            <m:sty m:val="p"/>
          </m:rPr>
          <w:rPr>
            <w:rFonts w:ascii="Cambria Math" w:hAnsi="Cambria Math"/>
            <w:sz w:val="14"/>
            <w:szCs w:val="14"/>
          </w:rPr>
          <m:t>~</m:t>
        </m:r>
        <m:r>
          <w:rPr>
            <w:rFonts w:ascii="Cambria Math" w:hAnsi="Cambria Math"/>
            <w:sz w:val="14"/>
            <w:szCs w:val="14"/>
          </w:rPr>
          <m:t>N</m:t>
        </m:r>
        <m:d>
          <m:dPr>
            <m:ctrlPr>
              <w:rPr>
                <w:rFonts w:ascii="Cambria Math" w:hAnsi="Cambria Math"/>
                <w:sz w:val="14"/>
                <w:szCs w:val="14"/>
              </w:rPr>
            </m:ctrlPr>
          </m:dPr>
          <m:e>
            <m:acc>
              <m:accPr>
                <m:ctrlPr>
                  <w:rPr>
                    <w:rFonts w:ascii="Cambria Math" w:hAnsi="Cambria Math"/>
                    <w:i/>
                    <w:sz w:val="14"/>
                    <w:szCs w:val="14"/>
                  </w:rPr>
                </m:ctrlPr>
              </m:accPr>
              <m:e>
                <m:r>
                  <w:rPr>
                    <w:rFonts w:ascii="Cambria Math" w:hAnsi="Cambria Math"/>
                    <w:sz w:val="14"/>
                    <w:szCs w:val="14"/>
                  </w:rPr>
                  <m:t>R</m:t>
                </m:r>
              </m:e>
            </m:acc>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β</m:t>
                </m:r>
              </m:e>
              <m:sub>
                <m:r>
                  <w:rPr>
                    <w:rFonts w:ascii="Cambria Math" w:hAnsi="Cambria Math"/>
                    <w:sz w:val="14"/>
                    <w:szCs w:val="14"/>
                  </w:rPr>
                  <m:t>R</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logP</m:t>
                </m:r>
              </m:e>
              <m:sub>
                <m:r>
                  <w:rPr>
                    <w:rFonts w:ascii="Cambria Math" w:hAnsi="Cambria Math"/>
                    <w:sz w:val="14"/>
                    <w:szCs w:val="14"/>
                  </w:rPr>
                  <m:t>i</m:t>
                </m:r>
              </m:sub>
            </m:sSub>
            <m:r>
              <w:rPr>
                <w:rFonts w:ascii="Cambria Math" w:hAnsi="Cambria Math"/>
                <w:sz w:val="14"/>
                <w:szCs w:val="14"/>
              </w:rPr>
              <m:t>-2.2)</m:t>
            </m:r>
            <m:r>
              <m:rPr>
                <m:sty m:val="p"/>
              </m:rP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e>
        </m:d>
      </m:oMath>
      <w:r w:rsidR="001733D5">
        <w:rPr>
          <w:szCs w:val="19"/>
        </w:rPr>
        <w:t xml:space="preserve"> </w:t>
      </w:r>
      <w:r w:rsidR="00413AAC">
        <w:rPr>
          <w:szCs w:val="19"/>
        </w:rPr>
        <w:tab/>
      </w:r>
      <w:r w:rsidR="001733D5">
        <w:rPr>
          <w:szCs w:val="19"/>
        </w:rPr>
        <w:t>(</w:t>
      </w:r>
      <w:r w:rsidR="00413AAC">
        <w:rPr>
          <w:szCs w:val="19"/>
        </w:rPr>
        <w:t>6</w:t>
      </w:r>
      <w:r w:rsidR="001733D5">
        <w:rPr>
          <w:szCs w:val="19"/>
        </w:rPr>
        <w:t>)</w:t>
      </w:r>
    </w:p>
    <w:p w14:paraId="49BE0CE0" w14:textId="3C2E6B83" w:rsidR="00681A67" w:rsidRPr="00F74139" w:rsidRDefault="001733D5" w:rsidP="006F1F34">
      <w:pPr>
        <w:pStyle w:val="TAMainText"/>
        <w:rPr>
          <w:rFonts w:ascii="Cambria Math" w:hAnsi="Cambria Math"/>
          <w:i/>
        </w:rPr>
      </w:pPr>
      <w:r w:rsidRPr="001733D5">
        <w:t xml:space="preserve">where </w:t>
      </w:r>
      <w:r w:rsidR="00F74139">
        <w:rPr>
          <w:i/>
          <w:iCs/>
        </w:rPr>
        <w:t>R</w:t>
      </w:r>
      <w:r w:rsidRPr="001733D5">
        <w:rPr>
          <w:i/>
          <w:iCs/>
          <w:vertAlign w:val="subscript"/>
        </w:rPr>
        <w:t>i</w:t>
      </w:r>
      <w:r>
        <w:t xml:space="preserve"> </w:t>
      </w:r>
      <w:r w:rsidRPr="001733D5">
        <w:t xml:space="preserve">denotes an </w:t>
      </w:r>
      <w:r>
        <w:t xml:space="preserve">individual value of a parameter </w:t>
      </w:r>
      <w:r w:rsidR="00F74139">
        <w:rPr>
          <w:i/>
          <w:iCs/>
        </w:rPr>
        <w:t>R</w:t>
      </w:r>
      <w:r w:rsidRPr="00F74139">
        <w:t xml:space="preserve">, </w:t>
      </w:r>
      <m:oMath>
        <m:acc>
          <m:accPr>
            <m:ctrlPr>
              <w:rPr>
                <w:rFonts w:ascii="Cambria Math" w:hAnsi="Cambria Math"/>
              </w:rPr>
            </m:ctrlPr>
          </m:accPr>
          <m:e>
            <m:r>
              <w:rPr>
                <w:rFonts w:ascii="Cambria Math" w:hAnsi="Cambria Math"/>
              </w:rPr>
              <m:t xml:space="preserve">R </m:t>
            </m:r>
          </m:e>
        </m:acc>
      </m:oMath>
      <w:r w:rsidRPr="00F74139">
        <w:t>is</w:t>
      </w:r>
      <w:r w:rsidRPr="002121C8">
        <w:t xml:space="preserve"> the mean value</w:t>
      </w:r>
      <w:r w:rsidR="00F74139">
        <w:t xml:space="preserve"> </w:t>
      </w:r>
      <w:r w:rsidR="00F74139" w:rsidRPr="002121C8">
        <w:t>that correspond to a</w:t>
      </w:r>
      <w:r w:rsidR="004F5488">
        <w:t xml:space="preserve">n </w:t>
      </w:r>
      <w:r w:rsidR="00F74139" w:rsidRPr="002121C8">
        <w:t xml:space="preserve">analyte with </w:t>
      </w:r>
      <w:proofErr w:type="spellStart"/>
      <w:r w:rsidR="00F74139" w:rsidRPr="002121C8">
        <w:rPr>
          <w:i/>
        </w:rPr>
        <w:t>logP</w:t>
      </w:r>
      <w:proofErr w:type="spellEnd"/>
      <w:r w:rsidR="00F74139" w:rsidRPr="002121C8">
        <w:rPr>
          <w:i/>
        </w:rPr>
        <w:t>=</w:t>
      </w:r>
      <w:r w:rsidR="00F74139" w:rsidRPr="002121C8">
        <w:t>2.2</w:t>
      </w:r>
      <w:r>
        <w:t xml:space="preserve">, </w:t>
      </w:r>
      <m:oMath>
        <m:sSub>
          <m:sSubPr>
            <m:ctrlPr>
              <w:rPr>
                <w:rFonts w:ascii="Cambria Math" w:hAnsi="Cambria Math"/>
              </w:rPr>
            </m:ctrlPr>
          </m:sSubPr>
          <m:e>
            <m:r>
              <w:rPr>
                <w:rFonts w:ascii="Cambria Math" w:hAnsi="Cambria Math"/>
              </w:rPr>
              <m:t>β</m:t>
            </m:r>
          </m:e>
          <m:sub>
            <m:r>
              <w:rPr>
                <w:rFonts w:ascii="Cambria Math" w:hAnsi="Cambria Math"/>
              </w:rPr>
              <m:t>R</m:t>
            </m:r>
          </m:sub>
        </m:sSub>
        <m:r>
          <w:rPr>
            <w:rFonts w:ascii="Cambria Math" w:hAnsi="Cambria Math"/>
          </w:rPr>
          <m:t xml:space="preserve"> </m:t>
        </m:r>
      </m:oMath>
      <w:r w:rsidR="00987F1B">
        <w:t xml:space="preserve">is a </w:t>
      </w:r>
      <w:r w:rsidR="00F74139" w:rsidRPr="002121C8">
        <w:t>regression coefficient</w:t>
      </w:r>
      <w:r w:rsidR="00F74139">
        <w:t xml:space="preserve">, </w:t>
      </w:r>
      <w:r>
        <w:t>and</w:t>
      </w:r>
      <m:oMath>
        <m:r>
          <w:rPr>
            <w:rFonts w:ascii="Cambria Math" w:hAnsi="Cambria Math"/>
          </w:rPr>
          <m:t xml:space="preserve"> </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r>
          <w:rPr>
            <w:rFonts w:ascii="Cambria Math" w:hAnsi="Cambria Math"/>
          </w:rPr>
          <m:t xml:space="preserve"> </m:t>
        </m:r>
      </m:oMath>
      <w:r>
        <w:t>denotes standard deviation.</w:t>
      </w:r>
      <w:r w:rsidR="00F74139">
        <w:t xml:space="preserve"> For correlated parameter a multivariate</w:t>
      </w:r>
      <w:r w:rsidR="00A9646D">
        <w:t xml:space="preserve"> normal</w:t>
      </w:r>
      <w:r w:rsidR="00F74139">
        <w:t xml:space="preserve"> distribution w</w:t>
      </w:r>
      <w:r w:rsidR="00C51848">
        <w:t>as used</w:t>
      </w:r>
      <w:r w:rsidR="00F56E21">
        <w:t xml:space="preserve"> instead</w:t>
      </w:r>
      <w:r w:rsidR="00F74139">
        <w:t>.</w:t>
      </w:r>
      <w:r w:rsidR="00F74139">
        <w:rPr>
          <w:rFonts w:ascii="Cambria Math" w:hAnsi="Cambria Math"/>
          <w:i/>
        </w:rPr>
        <w:t xml:space="preserve"> </w:t>
      </w:r>
      <w:r w:rsidR="00E57FAB">
        <w:t>The</w:t>
      </w:r>
      <w:r w:rsidR="00FB169A">
        <w:t xml:space="preserve"> BAV was assigned for</w:t>
      </w:r>
      <w:r w:rsidR="00E57FAB">
        <w:t xml:space="preserve"> </w:t>
      </w:r>
      <w:proofErr w:type="spellStart"/>
      <w:r w:rsidR="00E57FAB" w:rsidRPr="00C4733B">
        <w:rPr>
          <w:i/>
          <w:iCs/>
        </w:rPr>
        <w:t>logkw</w:t>
      </w:r>
      <w:r w:rsidR="00C74E0F">
        <w:rPr>
          <w:i/>
          <w:iCs/>
        </w:rPr>
        <w:t>N</w:t>
      </w:r>
      <w:proofErr w:type="spellEnd"/>
      <w:r w:rsidR="00E57FAB">
        <w:t xml:space="preserve"> and </w:t>
      </w:r>
      <w:r w:rsidR="00E57FAB" w:rsidRPr="00C4733B">
        <w:rPr>
          <w:i/>
          <w:iCs/>
        </w:rPr>
        <w:t>S1</w:t>
      </w:r>
      <w:r w:rsidR="00402BC0" w:rsidRPr="00C4733B">
        <w:rPr>
          <w:i/>
          <w:iCs/>
        </w:rPr>
        <w:t>m</w:t>
      </w:r>
      <w:r w:rsidR="00C74E0F">
        <w:rPr>
          <w:i/>
          <w:iCs/>
        </w:rPr>
        <w:t>N</w:t>
      </w:r>
      <w:r w:rsidR="00E57FAB">
        <w:t xml:space="preserve"> (</w:t>
      </w:r>
      <w:r w:rsidR="00ED1641" w:rsidRPr="00C4733B">
        <w:rPr>
          <w:i/>
          <w:iCs/>
        </w:rPr>
        <w:t>S1</w:t>
      </w:r>
      <w:r w:rsidR="00ED1641">
        <w:t xml:space="preserve"> </w:t>
      </w:r>
      <w:r w:rsidR="00E57FAB">
        <w:t>in MeOH) for neural</w:t>
      </w:r>
      <w:r w:rsidR="00B33FFD">
        <w:t xml:space="preserve"> (N)</w:t>
      </w:r>
      <w:r w:rsidR="00E57FAB">
        <w:t xml:space="preserve"> form of analyte</w:t>
      </w:r>
      <w:r w:rsidR="00402BC0">
        <w:t>s (</w:t>
      </w:r>
      <w:r w:rsidR="00ED1641">
        <w:t>these parameters</w:t>
      </w:r>
      <w:r w:rsidR="00FB169A">
        <w:t xml:space="preserve"> were </w:t>
      </w:r>
      <w:r w:rsidR="00402BC0">
        <w:t>correlated</w:t>
      </w:r>
      <w:r w:rsidR="00FB169A">
        <w:t xml:space="preserve"> (</w:t>
      </w:r>
      <w:r w:rsidR="00D46423">
        <w:rPr>
          <w:rFonts w:ascii="Times New Roman" w:hAnsi="Times New Roman"/>
        </w:rPr>
        <w:t>ρ</w:t>
      </w:r>
      <w:r w:rsidR="00FB169A">
        <w:t>)</w:t>
      </w:r>
      <w:r w:rsidR="00805496">
        <w:t xml:space="preserve"> and depended on </w:t>
      </w:r>
      <w:proofErr w:type="spellStart"/>
      <w:r w:rsidR="00805496" w:rsidRPr="00C4733B">
        <w:rPr>
          <w:i/>
          <w:iCs/>
        </w:rPr>
        <w:t>logP</w:t>
      </w:r>
      <w:proofErr w:type="spellEnd"/>
      <w:r w:rsidR="00FB169A">
        <w:t xml:space="preserve"> (</w:t>
      </w:r>
      <w:r w:rsidR="00FB169A" w:rsidRPr="00C4733B">
        <w:rPr>
          <w:rFonts w:ascii="Times New Roman" w:hAnsi="Times New Roman"/>
          <w:i/>
          <w:iCs/>
        </w:rPr>
        <w:t>β</w:t>
      </w:r>
      <w:r w:rsidR="00805496">
        <w:t>)</w:t>
      </w:r>
      <w:r w:rsidR="00402BC0">
        <w:t>)</w:t>
      </w:r>
      <w:r w:rsidR="00C51848">
        <w:t xml:space="preserve">. </w:t>
      </w:r>
      <w:r w:rsidR="00402BC0">
        <w:t xml:space="preserve"> </w:t>
      </w:r>
      <w:r w:rsidR="00C51848">
        <w:t xml:space="preserve">Also the </w:t>
      </w:r>
      <w:r w:rsidR="00E57FAB">
        <w:t>effect</w:t>
      </w:r>
      <w:r w:rsidR="00402BC0">
        <w:t>s</w:t>
      </w:r>
      <w:r w:rsidR="00E57FAB">
        <w:t xml:space="preserve"> of ACN on </w:t>
      </w:r>
      <w:r w:rsidR="00E57FAB" w:rsidRPr="00C4733B">
        <w:rPr>
          <w:i/>
          <w:iCs/>
        </w:rPr>
        <w:t>S1</w:t>
      </w:r>
      <w:r w:rsidR="00402BC0">
        <w:t xml:space="preserve"> (</w:t>
      </w:r>
      <w:r w:rsidR="00402BC0" w:rsidRPr="00C4733B">
        <w:rPr>
          <w:i/>
          <w:iCs/>
        </w:rPr>
        <w:t>dS1</w:t>
      </w:r>
      <w:r w:rsidR="00C74E0F">
        <w:rPr>
          <w:i/>
          <w:iCs/>
        </w:rPr>
        <w:t>N</w:t>
      </w:r>
      <w:r w:rsidR="00402BC0">
        <w:t xml:space="preserve">), the effect of temperature on </w:t>
      </w:r>
      <w:proofErr w:type="spellStart"/>
      <w:r w:rsidR="00402BC0">
        <w:t>logkw</w:t>
      </w:r>
      <w:proofErr w:type="spellEnd"/>
      <w:r w:rsidR="00402BC0">
        <w:t xml:space="preserve"> (</w:t>
      </w:r>
      <w:proofErr w:type="spellStart"/>
      <w:r w:rsidR="00402BC0" w:rsidRPr="00C4733B">
        <w:rPr>
          <w:i/>
          <w:iCs/>
        </w:rPr>
        <w:t>dlogkT</w:t>
      </w:r>
      <w:proofErr w:type="spellEnd"/>
      <w:r w:rsidR="00402BC0">
        <w:t xml:space="preserve">), the effect of dissociation </w:t>
      </w:r>
      <w:r w:rsidR="00FB169A">
        <w:t xml:space="preserve">on </w:t>
      </w:r>
      <w:proofErr w:type="spellStart"/>
      <w:r w:rsidR="00FB169A" w:rsidRPr="00C4733B">
        <w:rPr>
          <w:i/>
          <w:iCs/>
        </w:rPr>
        <w:t>logkw</w:t>
      </w:r>
      <w:proofErr w:type="spellEnd"/>
      <w:r w:rsidR="00FB169A">
        <w:t xml:space="preserve">, </w:t>
      </w:r>
      <w:r w:rsidR="00FB169A" w:rsidRPr="00C4733B">
        <w:rPr>
          <w:i/>
          <w:iCs/>
        </w:rPr>
        <w:t>S1m</w:t>
      </w:r>
      <w:r w:rsidR="00FB169A">
        <w:t xml:space="preserve"> and </w:t>
      </w:r>
      <w:r w:rsidR="00FB169A" w:rsidRPr="00C4733B">
        <w:rPr>
          <w:i/>
          <w:iCs/>
        </w:rPr>
        <w:t>dS1</w:t>
      </w:r>
      <w:r w:rsidR="00FB169A">
        <w:t xml:space="preserve"> </w:t>
      </w:r>
      <w:r w:rsidR="00402BC0">
        <w:t>(</w:t>
      </w:r>
      <w:proofErr w:type="spellStart"/>
      <w:r w:rsidR="00402BC0" w:rsidRPr="00C4733B">
        <w:rPr>
          <w:i/>
          <w:iCs/>
        </w:rPr>
        <w:t>dlogkw</w:t>
      </w:r>
      <w:proofErr w:type="spellEnd"/>
      <w:r w:rsidR="00402BC0">
        <w:t xml:space="preserve">, </w:t>
      </w:r>
      <w:r w:rsidR="00402BC0" w:rsidRPr="00C4733B">
        <w:rPr>
          <w:i/>
          <w:iCs/>
        </w:rPr>
        <w:t>dS1m</w:t>
      </w:r>
      <w:r w:rsidR="00402BC0">
        <w:t xml:space="preserve">, </w:t>
      </w:r>
      <w:r w:rsidR="00402BC0" w:rsidRPr="00C4733B">
        <w:rPr>
          <w:i/>
          <w:iCs/>
        </w:rPr>
        <w:t>ddS1</w:t>
      </w:r>
      <w:r w:rsidR="00CB7D4B">
        <w:rPr>
          <w:i/>
          <w:iCs/>
        </w:rPr>
        <w:t xml:space="preserve">) </w:t>
      </w:r>
      <w:r w:rsidR="00CB7D4B" w:rsidRPr="00CB7D4B">
        <w:t>separately</w:t>
      </w:r>
      <w:r w:rsidR="00FB169A" w:rsidRPr="00FB169A">
        <w:t xml:space="preserve"> </w:t>
      </w:r>
      <w:r w:rsidR="00FB169A">
        <w:t xml:space="preserve">for acids </w:t>
      </w:r>
      <w:r w:rsidR="00C74E0F">
        <w:t xml:space="preserve">(A) </w:t>
      </w:r>
      <w:r w:rsidR="00FB169A">
        <w:t>and bases</w:t>
      </w:r>
      <w:r w:rsidR="00B33FFD">
        <w:t xml:space="preserve"> </w:t>
      </w:r>
      <w:r w:rsidR="00C74E0F">
        <w:t>(B)</w:t>
      </w:r>
      <w:r w:rsidR="00402BC0">
        <w:t xml:space="preserve">), and the effect of column on </w:t>
      </w:r>
      <w:r w:rsidR="002A1632">
        <w:t>these</w:t>
      </w:r>
      <w:r w:rsidR="00402BC0">
        <w:t xml:space="preserve"> </w:t>
      </w:r>
      <w:r w:rsidR="00805496">
        <w:t>parameters</w:t>
      </w:r>
      <w:r w:rsidR="00402BC0">
        <w:t xml:space="preserve"> (</w:t>
      </w:r>
      <w:proofErr w:type="spellStart"/>
      <w:r w:rsidR="00402BC0" w:rsidRPr="00C4733B">
        <w:rPr>
          <w:i/>
          <w:iCs/>
        </w:rPr>
        <w:t>clogkw</w:t>
      </w:r>
      <w:proofErr w:type="spellEnd"/>
      <w:r w:rsidR="00402BC0">
        <w:t xml:space="preserve">, </w:t>
      </w:r>
      <w:r w:rsidR="00402BC0" w:rsidRPr="00C4733B">
        <w:rPr>
          <w:i/>
          <w:iCs/>
        </w:rPr>
        <w:t>cS1m</w:t>
      </w:r>
      <w:r w:rsidR="00402BC0">
        <w:t xml:space="preserve">, </w:t>
      </w:r>
      <w:r w:rsidR="00805496" w:rsidRPr="00C4733B">
        <w:rPr>
          <w:i/>
          <w:iCs/>
        </w:rPr>
        <w:t>c</w:t>
      </w:r>
      <w:r w:rsidR="00C4733B" w:rsidRPr="00C4733B">
        <w:rPr>
          <w:rFonts w:ascii="Times New Roman" w:hAnsi="Times New Roman"/>
          <w:i/>
          <w:iCs/>
        </w:rPr>
        <w:t>β</w:t>
      </w:r>
      <w:r w:rsidR="00805496">
        <w:t xml:space="preserve">, </w:t>
      </w:r>
      <w:r w:rsidR="00402BC0" w:rsidRPr="00C4733B">
        <w:rPr>
          <w:i/>
          <w:iCs/>
        </w:rPr>
        <w:t>cdS1</w:t>
      </w:r>
      <w:r w:rsidR="00402BC0">
        <w:t xml:space="preserve">, </w:t>
      </w:r>
      <w:proofErr w:type="spellStart"/>
      <w:r w:rsidR="00402BC0" w:rsidRPr="00C4733B">
        <w:rPr>
          <w:i/>
          <w:iCs/>
        </w:rPr>
        <w:t>cdlogkT</w:t>
      </w:r>
      <w:proofErr w:type="spellEnd"/>
      <w:r w:rsidR="00402BC0">
        <w:t xml:space="preserve">, </w:t>
      </w:r>
      <w:proofErr w:type="spellStart"/>
      <w:r w:rsidR="00402BC0" w:rsidRPr="00C4733B">
        <w:rPr>
          <w:i/>
          <w:iCs/>
        </w:rPr>
        <w:t>cdlogkw</w:t>
      </w:r>
      <w:proofErr w:type="spellEnd"/>
      <w:r w:rsidR="00402BC0">
        <w:t xml:space="preserve">, </w:t>
      </w:r>
      <w:r w:rsidR="00402BC0" w:rsidRPr="00C4733B">
        <w:rPr>
          <w:i/>
          <w:iCs/>
        </w:rPr>
        <w:t>cdS1m</w:t>
      </w:r>
      <w:r w:rsidR="00402BC0">
        <w:t xml:space="preserve">, </w:t>
      </w:r>
      <w:r w:rsidR="00402BC0" w:rsidRPr="00C4733B">
        <w:rPr>
          <w:i/>
          <w:iCs/>
        </w:rPr>
        <w:t>cddS1</w:t>
      </w:r>
      <w:r w:rsidR="00402BC0">
        <w:t>)</w:t>
      </w:r>
      <w:r w:rsidR="00C51848">
        <w:t xml:space="preserve"> were used to characterized the impact of </w:t>
      </w:r>
      <w:r w:rsidR="00F51183">
        <w:t>chromatographic conditions</w:t>
      </w:r>
      <w:r w:rsidR="00C51848">
        <w:t xml:space="preserve"> on model </w:t>
      </w:r>
      <w:r w:rsidR="004F5488">
        <w:t>parameters</w:t>
      </w:r>
      <w:r w:rsidR="00402BC0">
        <w:t xml:space="preserve">. </w:t>
      </w:r>
      <w:r w:rsidR="00D46423">
        <w:t xml:space="preserve"> Also the </w:t>
      </w:r>
      <w:proofErr w:type="spellStart"/>
      <w:r w:rsidR="00D46423" w:rsidRPr="00C4733B">
        <w:rPr>
          <w:i/>
          <w:iCs/>
        </w:rPr>
        <w:t>clogkw</w:t>
      </w:r>
      <w:proofErr w:type="spellEnd"/>
      <w:r w:rsidR="00D46423" w:rsidRPr="00D46423">
        <w:t xml:space="preserve"> for neutral</w:t>
      </w:r>
      <w:r w:rsidR="00D46423">
        <w:t xml:space="preserve"> forms</w:t>
      </w:r>
      <w:r w:rsidR="00CB7D4B">
        <w:t xml:space="preserve"> of analytes</w:t>
      </w:r>
      <w:r w:rsidR="00D46423">
        <w:t xml:space="preserve"> </w:t>
      </w:r>
      <w:r w:rsidR="004F5488">
        <w:t xml:space="preserve">was </w:t>
      </w:r>
      <w:r w:rsidR="003A0308">
        <w:t>found</w:t>
      </w:r>
      <w:r w:rsidR="00D46423">
        <w:t xml:space="preserve"> to be cor</w:t>
      </w:r>
      <w:r w:rsidR="003A6CC0">
        <w:t>r</w:t>
      </w:r>
      <w:r w:rsidR="00D46423">
        <w:t>elated (</w:t>
      </w:r>
      <w:proofErr w:type="spellStart"/>
      <w:r w:rsidR="00D46423">
        <w:t>c</w:t>
      </w:r>
      <w:r w:rsidR="00D46423">
        <w:rPr>
          <w:rFonts w:ascii="Times New Roman" w:hAnsi="Times New Roman"/>
        </w:rPr>
        <w:t>ρ</w:t>
      </w:r>
      <w:proofErr w:type="spellEnd"/>
      <w:r w:rsidR="00D46423">
        <w:t>)</w:t>
      </w:r>
      <w:r w:rsidR="003A0308">
        <w:t xml:space="preserve"> during the model building process</w:t>
      </w:r>
      <w:r w:rsidR="00D46423">
        <w:t xml:space="preserve">. </w:t>
      </w:r>
      <w:r w:rsidR="00402BC0">
        <w:t>The</w:t>
      </w:r>
      <w:r w:rsidR="00402BC0" w:rsidRPr="00167C8C">
        <w:t xml:space="preserve"> pH effects</w:t>
      </w:r>
      <w:r w:rsidR="00402BC0">
        <w:t xml:space="preserve"> </w:t>
      </w:r>
      <w:r w:rsidR="00ED1641">
        <w:t xml:space="preserve">for cations and anions </w:t>
      </w:r>
      <w:r w:rsidR="00402BC0">
        <w:t>(</w:t>
      </w:r>
      <w:proofErr w:type="spellStart"/>
      <w:r w:rsidR="00402BC0" w:rsidRPr="00C4733B">
        <w:rPr>
          <w:i/>
          <w:iCs/>
        </w:rPr>
        <w:t>apH</w:t>
      </w:r>
      <w:r w:rsidR="00C74E0F">
        <w:rPr>
          <w:i/>
          <w:iCs/>
        </w:rPr>
        <w:t>A</w:t>
      </w:r>
      <w:proofErr w:type="spellEnd"/>
      <w:r w:rsidR="00C74E0F">
        <w:rPr>
          <w:i/>
          <w:iCs/>
        </w:rPr>
        <w:t xml:space="preserve"> </w:t>
      </w:r>
      <w:r w:rsidR="00C74E0F" w:rsidRPr="00B1628E">
        <w:t>and</w:t>
      </w:r>
      <w:r w:rsidR="00C74E0F">
        <w:rPr>
          <w:i/>
          <w:iCs/>
        </w:rPr>
        <w:t xml:space="preserve"> </w:t>
      </w:r>
      <w:proofErr w:type="spellStart"/>
      <w:r w:rsidR="00C74E0F">
        <w:rPr>
          <w:i/>
          <w:iCs/>
        </w:rPr>
        <w:t>apHB</w:t>
      </w:r>
      <w:proofErr w:type="spellEnd"/>
      <w:r w:rsidR="00402BC0">
        <w:t xml:space="preserve">) were assumed </w:t>
      </w:r>
      <w:r w:rsidR="002A1632">
        <w:t xml:space="preserve">to be </w:t>
      </w:r>
      <w:r w:rsidR="00402BC0">
        <w:t>the same</w:t>
      </w:r>
      <w:r w:rsidR="00805496">
        <w:t xml:space="preserve"> across analytes </w:t>
      </w:r>
      <w:r w:rsidR="00ED1641">
        <w:t>but</w:t>
      </w:r>
      <w:r w:rsidR="00402BC0">
        <w:t xml:space="preserve"> different across the columns</w:t>
      </w:r>
      <w:r w:rsidR="002A1632">
        <w:t xml:space="preserve"> (</w:t>
      </w:r>
      <w:proofErr w:type="spellStart"/>
      <w:r w:rsidR="002A1632" w:rsidRPr="00C4733B">
        <w:rPr>
          <w:i/>
          <w:iCs/>
        </w:rPr>
        <w:t>capH</w:t>
      </w:r>
      <w:r w:rsidR="00B33FFD">
        <w:rPr>
          <w:i/>
          <w:iCs/>
        </w:rPr>
        <w:t>A</w:t>
      </w:r>
      <w:proofErr w:type="spellEnd"/>
      <w:r w:rsidR="00B33FFD">
        <w:rPr>
          <w:i/>
          <w:iCs/>
        </w:rPr>
        <w:t xml:space="preserve"> </w:t>
      </w:r>
      <w:r w:rsidR="00B33FFD" w:rsidRPr="00B1628E">
        <w:t>and</w:t>
      </w:r>
      <w:r w:rsidR="00B33FFD">
        <w:rPr>
          <w:i/>
          <w:iCs/>
        </w:rPr>
        <w:t xml:space="preserve"> </w:t>
      </w:r>
      <w:proofErr w:type="spellStart"/>
      <w:r w:rsidR="00B33FFD">
        <w:rPr>
          <w:i/>
          <w:iCs/>
        </w:rPr>
        <w:t>cpHB</w:t>
      </w:r>
      <w:proofErr w:type="spellEnd"/>
      <w:r w:rsidR="002A1632">
        <w:t>)</w:t>
      </w:r>
      <w:r w:rsidR="00402BC0">
        <w:t xml:space="preserve">. </w:t>
      </w:r>
      <w:r w:rsidR="00E57FAB">
        <w:t>S2</w:t>
      </w:r>
      <w:r w:rsidR="00402BC0">
        <w:t xml:space="preserve"> parameter was assumed </w:t>
      </w:r>
      <w:r w:rsidR="00805496">
        <w:t>to be the</w:t>
      </w:r>
      <w:r w:rsidR="00402BC0">
        <w:t xml:space="preserve"> same across analytes and column</w:t>
      </w:r>
      <w:r w:rsidR="00841C9F">
        <w:t>s</w:t>
      </w:r>
      <w:r w:rsidR="00805496">
        <w:t xml:space="preserve"> but different in MeOH and </w:t>
      </w:r>
      <w:r w:rsidR="00C4733B">
        <w:t>ACN (</w:t>
      </w:r>
      <w:r w:rsidR="00C4733B" w:rsidRPr="006D65BE">
        <w:rPr>
          <w:i/>
          <w:iCs/>
        </w:rPr>
        <w:t>logS2m</w:t>
      </w:r>
      <w:r w:rsidR="00C4733B">
        <w:t xml:space="preserve">, and </w:t>
      </w:r>
      <w:r w:rsidR="00C4733B" w:rsidRPr="006D65BE">
        <w:rPr>
          <w:i/>
          <w:iCs/>
        </w:rPr>
        <w:t>dlogS2</w:t>
      </w:r>
      <w:r w:rsidR="00C4733B">
        <w:t xml:space="preserve"> for ACN effect)</w:t>
      </w:r>
      <w:r w:rsidR="00402BC0">
        <w:t>.</w:t>
      </w:r>
      <w:r w:rsidR="00E57FAB">
        <w:t xml:space="preserve"> </w:t>
      </w:r>
      <w:r w:rsidR="002A1632">
        <w:t xml:space="preserve">Also the BAV was assigned for dissociation related parameters: </w:t>
      </w:r>
      <w:proofErr w:type="spellStart"/>
      <w:r w:rsidR="00411B27" w:rsidRPr="00C4733B">
        <w:rPr>
          <w:i/>
          <w:iCs/>
        </w:rPr>
        <w:t>pKaw</w:t>
      </w:r>
      <w:proofErr w:type="spellEnd"/>
      <w:r w:rsidR="00411B27">
        <w:t xml:space="preserve"> </w:t>
      </w:r>
      <w:r w:rsidR="002A1632">
        <w:t>(</w:t>
      </w:r>
      <w:r w:rsidR="00411B27">
        <w:t xml:space="preserve">dependent on </w:t>
      </w:r>
      <w:r w:rsidR="00ED1641">
        <w:t xml:space="preserve">literature </w:t>
      </w:r>
      <w:proofErr w:type="spellStart"/>
      <w:r w:rsidR="00ED1641" w:rsidRPr="00C4733B">
        <w:rPr>
          <w:i/>
          <w:iCs/>
        </w:rPr>
        <w:t>pKa</w:t>
      </w:r>
      <w:proofErr w:type="spellEnd"/>
      <w:r w:rsidR="00ED1641">
        <w:t xml:space="preserve"> values</w:t>
      </w:r>
      <w:r w:rsidR="002A1632">
        <w:t xml:space="preserve">), </w:t>
      </w:r>
      <w:r w:rsidR="003936B1" w:rsidRPr="00DD75C0">
        <w:t xml:space="preserve">the </w:t>
      </w:r>
      <m:oMath>
        <m:r>
          <w:rPr>
            <w:rFonts w:ascii="Cambria Math" w:hAnsi="Cambria Math"/>
          </w:rPr>
          <m:t>α</m:t>
        </m:r>
      </m:oMath>
      <w:r w:rsidR="003936B1" w:rsidRPr="00DD75C0">
        <w:rPr>
          <w:i/>
          <w:vertAlign w:val="subscript"/>
        </w:rPr>
        <w:t xml:space="preserve"> </w:t>
      </w:r>
      <w:r w:rsidR="003936B1" w:rsidRPr="00DD75C0">
        <w:t>parameters</w:t>
      </w:r>
      <w:r w:rsidR="002A1632">
        <w:t xml:space="preserve"> for acids and bases in MeOH (</w:t>
      </w:r>
      <m:oMath>
        <m:r>
          <w:rPr>
            <w:rFonts w:ascii="Cambria Math" w:hAnsi="Cambria Math"/>
          </w:rPr>
          <m:t>αmA,αmB)</m:t>
        </m:r>
      </m:oMath>
      <w:r w:rsidR="002A1632">
        <w:t xml:space="preserve">, and the effect of ACN on </w:t>
      </w:r>
      <m:oMath>
        <m:r>
          <w:rPr>
            <w:rFonts w:ascii="Cambria Math" w:hAnsi="Cambria Math"/>
          </w:rPr>
          <m:t>αm</m:t>
        </m:r>
      </m:oMath>
      <w:r w:rsidR="002A1632">
        <w:t xml:space="preserve"> (</w:t>
      </w:r>
      <m:oMath>
        <m:r>
          <w:rPr>
            <w:rFonts w:ascii="Cambria Math" w:hAnsi="Cambria Math"/>
          </w:rPr>
          <m:t>dαA,dαB)</m:t>
        </m:r>
      </m:oMath>
      <w:r w:rsidR="002A1632">
        <w:t xml:space="preserve">. </w:t>
      </w:r>
      <w:r w:rsidR="00706B62">
        <w:t xml:space="preserve">The </w:t>
      </w:r>
      <w:proofErr w:type="spellStart"/>
      <w:r w:rsidR="00B1628E" w:rsidRPr="00B1628E">
        <w:rPr>
          <w:i/>
          <w:iCs/>
        </w:rPr>
        <w:t>pKa</w:t>
      </w:r>
      <w:proofErr w:type="spellEnd"/>
      <w:r w:rsidR="00B1628E">
        <w:t xml:space="preserve"> and</w:t>
      </w:r>
      <w:r w:rsidR="00706B62">
        <w:t xml:space="preserve"> </w:t>
      </w:r>
      <m:oMath>
        <m:r>
          <w:rPr>
            <w:rFonts w:ascii="Cambria Math" w:hAnsi="Cambria Math"/>
          </w:rPr>
          <m:t>α</m:t>
        </m:r>
      </m:oMath>
      <w:r w:rsidR="00B1628E">
        <w:t xml:space="preserve"> </w:t>
      </w:r>
      <w:r w:rsidR="00706B62">
        <w:t xml:space="preserve">parameters were assumed </w:t>
      </w:r>
      <w:r w:rsidR="009E0E67">
        <w:t xml:space="preserve">to be independent of the </w:t>
      </w:r>
      <w:r w:rsidR="00706B62">
        <w:t>column.</w:t>
      </w:r>
      <w:r w:rsidR="00C4733B">
        <w:t xml:space="preserve"> The standard deviation of BAV was denoted </w:t>
      </w:r>
      <w:r w:rsidR="00C4733B" w:rsidRPr="00B1628E">
        <w:rPr>
          <w:rFonts w:ascii="Times New Roman" w:hAnsi="Times New Roman"/>
          <w:i/>
          <w:iCs/>
        </w:rPr>
        <w:t>ω</w:t>
      </w:r>
      <w:r w:rsidR="00C4733B">
        <w:rPr>
          <w:rFonts w:ascii="Times New Roman" w:hAnsi="Times New Roman"/>
        </w:rPr>
        <w:t xml:space="preserve"> </w:t>
      </w:r>
      <w:r w:rsidR="00C4733B">
        <w:t>for the parameters of the neutral form of analyte</w:t>
      </w:r>
      <w:r w:rsidR="00A82D1C">
        <w:t xml:space="preserve"> on </w:t>
      </w:r>
      <w:proofErr w:type="spellStart"/>
      <w:r w:rsidR="00A82D1C">
        <w:t>XBridge</w:t>
      </w:r>
      <w:proofErr w:type="spellEnd"/>
      <w:r w:rsidR="00A82D1C">
        <w:t xml:space="preserve"> Shield RP18 and </w:t>
      </w:r>
      <w:proofErr w:type="spellStart"/>
      <w:r w:rsidR="0029085A" w:rsidRPr="00B1628E">
        <w:rPr>
          <w:i/>
          <w:iCs/>
        </w:rPr>
        <w:t>c</w:t>
      </w:r>
      <w:r w:rsidR="0029085A" w:rsidRPr="00B1628E">
        <w:rPr>
          <w:rFonts w:ascii="Times New Roman" w:hAnsi="Times New Roman"/>
          <w:i/>
          <w:iCs/>
        </w:rPr>
        <w:t>ω</w:t>
      </w:r>
      <w:proofErr w:type="spellEnd"/>
      <w:r w:rsidR="0029085A">
        <w:t xml:space="preserve"> </w:t>
      </w:r>
      <w:r w:rsidR="00A82D1C">
        <w:t>for the column</w:t>
      </w:r>
      <w:r w:rsidR="003A0308">
        <w:t xml:space="preserve"> effects</w:t>
      </w:r>
      <w:r w:rsidR="00C4733B">
        <w:t xml:space="preserve">, </w:t>
      </w:r>
      <w:proofErr w:type="spellStart"/>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rPr>
          <w:rFonts w:ascii="Times New Roman" w:hAnsi="Times New Roman"/>
          <w:vertAlign w:val="subscript"/>
        </w:rPr>
        <w:t xml:space="preserve"> </w:t>
      </w:r>
      <w:r w:rsidR="00C4733B">
        <w:t xml:space="preserve">and </w:t>
      </w:r>
      <w:proofErr w:type="spellStart"/>
      <w:r w:rsidR="00C4733B" w:rsidRPr="00C4733B">
        <w:rPr>
          <w:i/>
          <w:iCs/>
        </w:rPr>
        <w:t>c</w:t>
      </w:r>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t xml:space="preserve"> for temperature effects, </w:t>
      </w:r>
      <w:r w:rsidR="00C4733B" w:rsidRPr="00B1628E">
        <w:rPr>
          <w:i/>
          <w:iCs/>
        </w:rPr>
        <w:t>κ</w:t>
      </w:r>
      <w:r w:rsidR="00C4733B">
        <w:t xml:space="preserve"> and </w:t>
      </w:r>
      <w:proofErr w:type="spellStart"/>
      <w:r w:rsidR="00C4733B" w:rsidRPr="00B1628E">
        <w:rPr>
          <w:i/>
          <w:iCs/>
        </w:rPr>
        <w:t>cκ</w:t>
      </w:r>
      <w:proofErr w:type="spellEnd"/>
      <w:r w:rsidR="00C4733B">
        <w:t xml:space="preserve"> for the parameter related to dissociated forms and </w:t>
      </w:r>
      <w:r w:rsidR="00C4733B" w:rsidRPr="00B1628E">
        <w:rPr>
          <w:rFonts w:ascii="Times New Roman" w:hAnsi="Times New Roman"/>
          <w:i/>
          <w:iCs/>
        </w:rPr>
        <w:t>τ</w:t>
      </w:r>
      <w:r w:rsidR="00C4733B">
        <w:t xml:space="preserve"> for the parameters related to dissociation constant. </w:t>
      </w:r>
    </w:p>
    <w:p w14:paraId="1F6E52ED" w14:textId="77777777" w:rsidR="00681A67" w:rsidRPr="004E7056" w:rsidRDefault="00681A67" w:rsidP="006F1F34">
      <w:pPr>
        <w:pStyle w:val="Nagwek2"/>
      </w:pPr>
      <w:r w:rsidRPr="004E7056">
        <w:t>Priors</w:t>
      </w:r>
    </w:p>
    <w:p w14:paraId="66702191" w14:textId="0F626A19" w:rsidR="00681A67" w:rsidRPr="00DD75C0" w:rsidRDefault="00681A67" w:rsidP="006F1F34">
      <w:pPr>
        <w:pStyle w:val="TAMainText"/>
      </w:pPr>
      <w:r w:rsidRPr="00DD75C0">
        <w:lastRenderedPageBreak/>
        <w:t xml:space="preserve">The Bayesian model requires specification of priors that </w:t>
      </w:r>
      <w:r w:rsidR="007D28FC">
        <w:t>allow</w:t>
      </w:r>
      <w:r w:rsidR="007D28FC" w:rsidRPr="007D28FC">
        <w:t xml:space="preserve"> to incorporate domain expertise into inferences</w:t>
      </w:r>
      <w:r w:rsidRPr="00DD75C0">
        <w:t xml:space="preserve">. </w:t>
      </w:r>
      <w:r w:rsidR="00411B27">
        <w:t>In this work p</w:t>
      </w:r>
      <w:r w:rsidR="00DD75C0" w:rsidRPr="00DD75C0">
        <w:t xml:space="preserve">riors </w:t>
      </w:r>
      <w:r w:rsidR="004D0F23">
        <w:t>were selected</w:t>
      </w:r>
      <w:r w:rsidR="00DD75C0" w:rsidRPr="00DD75C0">
        <w:t xml:space="preserve"> based on</w:t>
      </w:r>
      <w:r w:rsidR="003936B1">
        <w:t xml:space="preserve"> literature knowledge</w:t>
      </w:r>
      <w:r w:rsidR="007D28FC">
        <w:t xml:space="preserve"> as discussed</w:t>
      </w:r>
      <w:r w:rsidR="00DD75C0" w:rsidRPr="00DD75C0">
        <w:t xml:space="preserve"> </w:t>
      </w:r>
      <w:r w:rsidR="004D0F23" w:rsidRPr="00DD75C0">
        <w:t>previous</w:t>
      </w:r>
      <w:r w:rsidR="00411B27">
        <w:t>ly</w:t>
      </w:r>
      <w:r w:rsidR="00B673C8">
        <w:t>.</w:t>
      </w:r>
      <w:r w:rsidR="00694B05">
        <w:fldChar w:fldCharType="begin"/>
      </w:r>
      <w:r w:rsidR="00444FCA">
        <w:instrText xml:space="preserve"> ADDIN ZOTERO_ITEM CSL_CITATION {"citationID":"Nayn6cTK","properties":{"formattedCitation":"\\super 7\\nosupersub{}","plainCitation":"7","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rsidR="00694B05">
        <w:fldChar w:fldCharType="separate"/>
      </w:r>
      <w:r w:rsidR="00444FCA" w:rsidRPr="00444FCA">
        <w:rPr>
          <w:szCs w:val="24"/>
          <w:vertAlign w:val="superscript"/>
        </w:rPr>
        <w:t>7</w:t>
      </w:r>
      <w:r w:rsidR="00694B05">
        <w:fldChar w:fldCharType="end"/>
      </w:r>
      <w:r w:rsidR="007D28FC">
        <w:t xml:space="preserve"> </w:t>
      </w:r>
      <w:r w:rsidR="00411B27">
        <w:t>T</w:t>
      </w:r>
      <w:r w:rsidR="004D0F23">
        <w:t>he</w:t>
      </w:r>
      <w:r w:rsidR="00402BC0">
        <w:t xml:space="preserve"> mean</w:t>
      </w:r>
      <w:r w:rsidR="006F70CF">
        <w:t>s</w:t>
      </w:r>
      <w:r w:rsidR="00402BC0">
        <w:t xml:space="preserve"> for the</w:t>
      </w:r>
      <w:r w:rsidR="00DD75C0" w:rsidRPr="00DD75C0">
        <w:t xml:space="preserve"> </w:t>
      </w:r>
      <w:r w:rsidR="00411B27">
        <w:t xml:space="preserve">priors </w:t>
      </w:r>
      <w:r w:rsidR="00402BC0">
        <w:t>describing</w:t>
      </w:r>
      <w:r w:rsidR="00411B27">
        <w:t xml:space="preserve"> </w:t>
      </w:r>
      <w:r w:rsidR="00DD75C0" w:rsidRPr="00DD75C0">
        <w:t xml:space="preserve">column effects </w:t>
      </w:r>
      <w:r w:rsidR="00411B27">
        <w:t>were assumed</w:t>
      </w:r>
      <w:r w:rsidR="00DD75C0" w:rsidRPr="00DD75C0">
        <w:t xml:space="preserve"> </w:t>
      </w:r>
      <w:r w:rsidR="00402BC0">
        <w:t>0</w:t>
      </w:r>
      <w:r w:rsidR="0030207E">
        <w:t xml:space="preserve">. The </w:t>
      </w:r>
      <w:r w:rsidR="00402BC0">
        <w:t>standard deviation were</w:t>
      </w:r>
      <w:r w:rsidR="004F5488">
        <w:t xml:space="preserve"> set to about half</w:t>
      </w:r>
      <w:r w:rsidR="00411B27">
        <w:t xml:space="preserve"> of the</w:t>
      </w:r>
      <w:r w:rsidR="00402BC0">
        <w:t xml:space="preserve"> standard deviations</w:t>
      </w:r>
      <w:r w:rsidR="008F36E2">
        <w:t>/scales</w:t>
      </w:r>
      <w:r w:rsidR="00402BC0">
        <w:t xml:space="preserve"> used for </w:t>
      </w:r>
      <w:proofErr w:type="spellStart"/>
      <w:r w:rsidR="00402BC0">
        <w:t>X</w:t>
      </w:r>
      <w:r w:rsidR="00C4733B">
        <w:t>B</w:t>
      </w:r>
      <w:r w:rsidR="00402BC0">
        <w:t>ridge</w:t>
      </w:r>
      <w:proofErr w:type="spellEnd"/>
      <w:r w:rsidR="00402BC0">
        <w:t xml:space="preserve"> Shi</w:t>
      </w:r>
      <w:r w:rsidR="00C4733B">
        <w:t>e</w:t>
      </w:r>
      <w:r w:rsidR="00402BC0">
        <w:t>ld RP18</w:t>
      </w:r>
      <w:r w:rsidR="002A1632">
        <w:t xml:space="preserve"> parameters</w:t>
      </w:r>
      <w:r w:rsidR="008451C4">
        <w:t>. It</w:t>
      </w:r>
      <w:r w:rsidR="0029085A">
        <w:t xml:space="preserve"> assum</w:t>
      </w:r>
      <w:r w:rsidR="008451C4">
        <w:t xml:space="preserve">es </w:t>
      </w:r>
      <w:r w:rsidR="003A0308">
        <w:t>very weak</w:t>
      </w:r>
      <w:r w:rsidR="0029085A">
        <w:t xml:space="preserve"> similarity of the </w:t>
      </w:r>
      <w:r w:rsidR="003A0308">
        <w:t>compared stationary phases across various conditions</w:t>
      </w:r>
      <w:r w:rsidR="0029085A">
        <w:t xml:space="preserve">. </w:t>
      </w:r>
      <w:r w:rsidR="000729A0">
        <w:t>The exact values are given in Supplementary Materials.</w:t>
      </w:r>
    </w:p>
    <w:p w14:paraId="764D73B9" w14:textId="77777777" w:rsidR="00681A67" w:rsidRPr="004D0F23" w:rsidRDefault="00681A67" w:rsidP="006F1F34">
      <w:pPr>
        <w:pStyle w:val="Nagwek2"/>
      </w:pPr>
      <w:r w:rsidRPr="00AF71C7">
        <w:t>Bayesian</w:t>
      </w:r>
      <w:r w:rsidRPr="004D0F23">
        <w:t xml:space="preserve"> </w:t>
      </w:r>
      <w:r w:rsidRPr="00AF71C7">
        <w:t>Inference</w:t>
      </w:r>
    </w:p>
    <w:p w14:paraId="145D837C" w14:textId="138A73BA" w:rsidR="00681A67" w:rsidRPr="000C78DD" w:rsidRDefault="00681A67" w:rsidP="006F1F34">
      <w:pPr>
        <w:pStyle w:val="TAMainText"/>
      </w:pPr>
      <w:r w:rsidRPr="00015E77">
        <w:rPr>
          <w:b/>
        </w:rPr>
        <w:t xml:space="preserve">Technical. </w:t>
      </w:r>
      <w:r w:rsidRPr="00015E77">
        <w:t>Multilevel modeling was performed in Stan/cmdstanr</w:t>
      </w:r>
      <w:r w:rsidR="00A2047A">
        <w:fldChar w:fldCharType="begin"/>
      </w:r>
      <w:r w:rsidR="00444FCA">
        <w:instrText xml:space="preserve"> ADDIN ZOTERO_ITEM CSL_CITATION {"citationID":"H14TxtW2","properties":{"formattedCitation":"\\super 16\\nosupersub{}","plainCitation":"16","noteIndex":0},"citationItems":[{"id":180,"uris":["http://zotero.org/users/local/cIlVeWgC/items/G7ERSBJU"],"itemData":{"id":180,"type":"webpage","container-title":"stan-dev.github.io","language":"en","title":"Stan Development Team. YEAR. Stan Modeling Language Users Guide and Reference Manual, VERSION. https://mc-stan.org","URL":"//mc-stan.org/users/citations/","accessed":{"date-parts":[["2022",1,18]]}}}],"schema":"https://github.com/citation-style-language/schema/raw/master/csl-citation.json"} </w:instrText>
      </w:r>
      <w:r w:rsidR="00A2047A">
        <w:fldChar w:fldCharType="separate"/>
      </w:r>
      <w:r w:rsidR="00444FCA" w:rsidRPr="00444FCA">
        <w:rPr>
          <w:szCs w:val="24"/>
          <w:vertAlign w:val="superscript"/>
        </w:rPr>
        <w:t>16</w:t>
      </w:r>
      <w:r w:rsidR="00A2047A">
        <w:fldChar w:fldCharType="end"/>
      </w:r>
      <w:r w:rsidR="00A2047A">
        <w:t xml:space="preserve"> </w:t>
      </w:r>
      <w:r w:rsidRPr="00015E77">
        <w:t>software linked with Rstudio</w:t>
      </w:r>
      <w:r w:rsidR="00A2047A">
        <w:fldChar w:fldCharType="begin"/>
      </w:r>
      <w:r w:rsidR="00444FCA">
        <w:instrText xml:space="preserve"> ADDIN ZOTERO_ITEM CSL_CITATION {"citationID":"c0z0p3CC","properties":{"formattedCitation":"\\super 17\\nosupersub{}","plainCitation":"17","noteIndex":0},"citationItems":[{"id":433,"uris":["http://zotero.org/users/local/cIlVeWgC/items/6P5F3CZ2"],"itemData":{"id":433,"type":"book","event-place":"Boston, MA","publisher":"RStudio, PBC.","publisher-place":"Boston, MA","title":"RStudio: Integrated Development Environment for R","URL":"http://www.rstudio.com/","author":[{"literal":"RStudio Team"}],"issued":{"date-parts":[["2020"]]}}}],"schema":"https://github.com/citation-style-language/schema/raw/master/csl-citation.json"} </w:instrText>
      </w:r>
      <w:r w:rsidR="00A2047A">
        <w:fldChar w:fldCharType="separate"/>
      </w:r>
      <w:r w:rsidR="00444FCA" w:rsidRPr="00444FCA">
        <w:rPr>
          <w:szCs w:val="24"/>
          <w:vertAlign w:val="superscript"/>
        </w:rPr>
        <w:t>17</w:t>
      </w:r>
      <w:r w:rsidR="00A2047A">
        <w:fldChar w:fldCharType="end"/>
      </w:r>
      <w:r w:rsidRPr="00015E77">
        <w:t xml:space="preserve">. For the inference we used </w:t>
      </w:r>
      <w:r>
        <w:t xml:space="preserve">8 Markov chains with 500 </w:t>
      </w:r>
      <w:r w:rsidRPr="00015E77">
        <w:t>iterations</w:t>
      </w:r>
      <w:r>
        <w:t xml:space="preserve"> after 1000 warm up iterations</w:t>
      </w:r>
      <w:r w:rsidRPr="00015E77">
        <w:t xml:space="preserve">. The </w:t>
      </w:r>
      <w:proofErr w:type="spellStart"/>
      <w:r w:rsidRPr="00015E77">
        <w:rPr>
          <w:i/>
        </w:rPr>
        <w:t>reduce_sum</w:t>
      </w:r>
      <w:proofErr w:type="spellEnd"/>
      <w:r w:rsidRPr="00015E77">
        <w:t xml:space="preserve"> function was </w:t>
      </w:r>
      <w:r w:rsidR="00256A0B">
        <w:t>used</w:t>
      </w:r>
      <w:r w:rsidRPr="00015E77">
        <w:t xml:space="preserve"> to accelerate the calculations</w:t>
      </w:r>
      <w:r>
        <w:t xml:space="preserve"> </w:t>
      </w:r>
      <w:r w:rsidRPr="00015E77">
        <w:t>by parallelizing the execution of a single Stan chain across multiple cores. Convergence diagnostics were checked using Gelman-Rubin statistics and trace plots. No divergence was reported in the model. The R code, data and Stan code used to analyze the data are publicly available from GitHub</w:t>
      </w:r>
      <w:r w:rsidR="00862064">
        <w:t xml:space="preserve"> repository</w:t>
      </w:r>
      <w:r w:rsidRPr="00015E77">
        <w:t xml:space="preserve"> (</w:t>
      </w:r>
      <w:r w:rsidR="006A0461" w:rsidRPr="006A0461">
        <w:t>https://github.com/</w:t>
      </w:r>
      <w:r w:rsidR="006A0461">
        <w:t>w</w:t>
      </w:r>
      <w:r w:rsidR="006A0461" w:rsidRPr="006A0461">
        <w:t>iczling/columncomparison</w:t>
      </w:r>
      <w:r w:rsidRPr="00015E77">
        <w:t xml:space="preserve">). The raw data are also available through a </w:t>
      </w:r>
      <w:r w:rsidR="00A2047A">
        <w:t xml:space="preserve">osf.io </w:t>
      </w:r>
      <w:r w:rsidRPr="00015E77">
        <w:t>repository</w:t>
      </w:r>
      <w:r w:rsidR="00A2047A">
        <w:fldChar w:fldCharType="begin"/>
      </w:r>
      <w:r w:rsidR="00444FCA">
        <w:instrText xml:space="preserve"> ADDIN ZOTERO_ITEM CSL_CITATION {"citationID":"rKTCO69h","properties":{"formattedCitation":"\\super 18\\uc0\\u8211{}22\\nosupersub{}","plainCitation":"18–22","noteIndex":0},"citationItems":[{"id":425,"uris":["http://zotero.org/users/local/cIlVeWgC/items/QJPPE6QP"],"itemData":{"id":425,"type":"article-journal","container-title":"osf.io/","DOI":"10.17605/OSF.IO/ZQTJ7","issue":"1","language":"eng","page":"1","title":"LC-TOF-MS data collected for 300 small molecules. XBridge Shield RP18 column","volume":"1","author":[{"family":"Kubik","given":"Łukasz"},{"family":"Jacyna","given":"Julia"},{"family":"Struck-Lewicka","given":"Wiktoria"},{"family":"Markuszewski","given":"Michał J."},{"family":"Wiczling","given":"Paweł"}],"issued":{"date-parts":[["2022"]]}}},{"id":426,"uris":["http://zotero.org/users/local/cIlVeWgC/items/759JZ5V8"],"itemData":{"id":426,"type":"article-journal","container-title":"osf.io/","DOI":"10.17605/OSF.IO/QBV7J","issue":"1","language":"eng","page":"1","title":"LC-TOF-MS data collected for 300 small molecules. XTerra MS C18 column","volume":"1","author":[{"family":"Kubik","given":"Łukasz"},{"family":"Jacyna","given":"Julia"},{"family":"Struck-Lewicka","given":"Wiktoria"},{"family":"Markuszewski","given":"Michał J."},{"family":"Wiczling","given":"Paweł"}],"issued":{"date-parts":[["2022"]]}}},{"id":427,"uris":["http://zotero.org/users/local/cIlVeWgC/items/U8Y7DVIR"],"itemData":{"id":427,"type":"article-journal","container-title":"osf.io/","DOI":"10.17605/OSF.IO/2MCNW","issue":"1","language":"eng","page":"1","title":"LC-TOF-MS data collected for 300 small molecules. XTerra-C8 column","volume":"1","author":[{"family":"Kubik","given":"Łukasz"},{"family":"Jacyna","given":"Julia"},{"family":"Struck-Lewicka","given":"Wiktoria"},{"family":"Markuszewski","given":"Michał J."},{"family":"Wiczling","given":"Paweł"}],"issued":{"date-parts":[["2022"]]}}},{"id":428,"uris":["http://zotero.org/users/local/cIlVeWgC/items/VY2LCLKR"],"itemData":{"id":428,"type":"article-journal","container-title":"osf.io/","DOI":"10.17605/OSF.IO/EVUJ9","issue":"1","language":"eng","page":"1","title":"LC-TOF-MS data collected for 300 small molecules. XBridge Phenyl column","volume":"1","author":[{"family":"Kubik","given":"Łukasz"},{"family":"Jacyna","given":"Julia"},{"family":"Struck-Lewicka","given":"Wiktoria"},{"family":"Markuszewski","given":"Michał J."},{"family":"Wiczling","given":"Paweł"}],"issued":{"date-parts":[["2022"]]}}},{"id":429,"uris":["http://zotero.org/users/local/cIlVeWgC/items/FY9EP5G4"],"itemData":{"id":429,"type":"article-journal","container-title":"osf.io/","DOI":"10.17605/OSF.IO/Y6S8P","issue":"1","language":"eng","page":"1","title":"LC-TOF-MS data collected for 300 small molecules. XBridge-C8 column","volume":"1","author":[{"family":"Kubik","given":"Łukasz"},{"family":"Jacyna","given":"Julia"},{"family":"Struck-Lewicka","given":"Wiktoria"},{"family":"Markuszewski","given":"Michał J."},{"family":"Wiczling","given":"Paweł"}],"issued":{"date-parts":[["2022"]]}}}],"schema":"https://github.com/citation-style-language/schema/raw/master/csl-citation.json"} </w:instrText>
      </w:r>
      <w:r w:rsidR="00A2047A">
        <w:fldChar w:fldCharType="separate"/>
      </w:r>
      <w:r w:rsidR="00444FCA" w:rsidRPr="00444FCA">
        <w:rPr>
          <w:szCs w:val="24"/>
          <w:vertAlign w:val="superscript"/>
        </w:rPr>
        <w:t>18–22</w:t>
      </w:r>
      <w:r w:rsidR="00A2047A">
        <w:fldChar w:fldCharType="end"/>
      </w:r>
      <w:r w:rsidR="004731A6">
        <w:t xml:space="preserve">. </w:t>
      </w:r>
      <w:r>
        <w:t>T</w:t>
      </w:r>
      <w:r w:rsidRPr="000C78DD">
        <w:t>he</w:t>
      </w:r>
      <w:r>
        <w:t xml:space="preserve"> calculations were run on the</w:t>
      </w:r>
      <w:r w:rsidRPr="000C78DD">
        <w:t xml:space="preserve"> </w:t>
      </w:r>
      <w:proofErr w:type="spellStart"/>
      <w:r w:rsidRPr="000C78DD">
        <w:t>Tryton</w:t>
      </w:r>
      <w:proofErr w:type="spellEnd"/>
      <w:r w:rsidRPr="000C78DD">
        <w:t xml:space="preserve"> computing cluster</w:t>
      </w:r>
      <w:r>
        <w:t xml:space="preserve"> </w:t>
      </w:r>
      <w:r w:rsidRPr="000C78DD">
        <w:t>in</w:t>
      </w:r>
      <w:r>
        <w:t xml:space="preserve"> </w:t>
      </w:r>
      <w:r w:rsidRPr="000C78DD">
        <w:t xml:space="preserve">Centre of Informatics </w:t>
      </w:r>
      <w:proofErr w:type="spellStart"/>
      <w:r w:rsidRPr="000C78DD">
        <w:t>Tricity</w:t>
      </w:r>
      <w:proofErr w:type="spellEnd"/>
      <w:r w:rsidRPr="000C78DD">
        <w:t xml:space="preserve"> Academic Supercomputer</w:t>
      </w:r>
      <w:r>
        <w:t>.</w:t>
      </w:r>
    </w:p>
    <w:p w14:paraId="2A17B084" w14:textId="710DEAB0" w:rsidR="002549F9" w:rsidRDefault="00681A67" w:rsidP="006F1F34">
      <w:pPr>
        <w:pStyle w:val="TAMainText"/>
      </w:pPr>
      <w:r w:rsidRPr="00BF194C">
        <w:rPr>
          <w:b/>
        </w:rPr>
        <w:t>Predictions Using a Limited Set of Experiments.</w:t>
      </w:r>
      <w:r w:rsidR="00AD3413">
        <w:rPr>
          <w:b/>
        </w:rPr>
        <w:t xml:space="preserve"> </w:t>
      </w:r>
      <w:r w:rsidR="00AD3413">
        <w:t>The</w:t>
      </w:r>
      <w:r w:rsidR="00AD3413" w:rsidRPr="00AD3413">
        <w:t xml:space="preserve"> </w:t>
      </w:r>
      <w:r w:rsidR="00AD3413">
        <w:t xml:space="preserve">model applicability </w:t>
      </w:r>
      <w:r w:rsidRPr="004C5F37">
        <w:t>w</w:t>
      </w:r>
      <w:r w:rsidR="00AD3413">
        <w:t>as illustrated using</w:t>
      </w:r>
      <w:r w:rsidRPr="004C5F37">
        <w:t xml:space="preserve"> 6 analytes with different acidic/basic properties: acridine (monoprotic acid), baclofen (zwitterion: acidic and basic group), hydrocortisone (neutral), pioglitazone (zwitterion: basic and acidic group), quinine (diprotic: 2 basic groups), and tolbutamide (monoprotic base).</w:t>
      </w:r>
      <w:r w:rsidRPr="00AF079C">
        <w:rPr>
          <w:color w:val="FF0000"/>
        </w:rPr>
        <w:t xml:space="preserve"> </w:t>
      </w:r>
      <w:r w:rsidR="00AD3413" w:rsidRPr="00AD3413">
        <w:t xml:space="preserve">In this </w:t>
      </w:r>
      <w:r w:rsidR="00AD3413">
        <w:t>work we present t</w:t>
      </w:r>
      <w:r w:rsidR="00BF194C" w:rsidRPr="00BF194C">
        <w:t xml:space="preserve">he </w:t>
      </w:r>
      <w:r w:rsidRPr="00BF194C">
        <w:t xml:space="preserve">limited data predictions </w:t>
      </w:r>
      <w:r w:rsidR="00AD3413">
        <w:t xml:space="preserve">that </w:t>
      </w:r>
      <w:r w:rsidRPr="00BF194C">
        <w:t xml:space="preserve">correspond to </w:t>
      </w:r>
      <w:r w:rsidR="00AF71C7">
        <w:t xml:space="preserve">a </w:t>
      </w:r>
      <w:r w:rsidRPr="00BF194C">
        <w:t xml:space="preserve">future predictions given </w:t>
      </w:r>
      <w:r w:rsidR="00CB7D4B">
        <w:t xml:space="preserve">all </w:t>
      </w:r>
      <w:r w:rsidRPr="00BF194C">
        <w:t xml:space="preserve">the experimental data collected </w:t>
      </w:r>
      <w:r w:rsidR="00BF194C" w:rsidRPr="00BF194C">
        <w:t xml:space="preserve">for </w:t>
      </w:r>
      <w:proofErr w:type="spellStart"/>
      <w:r w:rsidR="00BF194C" w:rsidRPr="00BF194C">
        <w:t>X</w:t>
      </w:r>
      <w:r w:rsidR="0068285E">
        <w:t>B</w:t>
      </w:r>
      <w:r w:rsidR="00BF194C" w:rsidRPr="00BF194C">
        <w:t>ridge</w:t>
      </w:r>
      <w:proofErr w:type="spellEnd"/>
      <w:r w:rsidR="00BF194C" w:rsidRPr="00BF194C">
        <w:t xml:space="preserve"> Shield</w:t>
      </w:r>
      <w:r w:rsidR="00AF71C7">
        <w:t xml:space="preserve"> RP18 column</w:t>
      </w:r>
      <w:r w:rsidRPr="00BF194C">
        <w:t>.</w:t>
      </w:r>
      <w:r w:rsidR="00AD3413">
        <w:t xml:space="preserve"> </w:t>
      </w:r>
      <w:r w:rsidR="00131473">
        <w:t>For this problem all the population parameters were fixed</w:t>
      </w:r>
      <w:r w:rsidR="008B6DE0">
        <w:t xml:space="preserve"> to the</w:t>
      </w:r>
      <w:r w:rsidR="00131473">
        <w:t xml:space="preserve"> </w:t>
      </w:r>
      <w:r w:rsidR="008B6DE0">
        <w:t>a posteriori</w:t>
      </w:r>
      <w:r w:rsidR="00E4437E">
        <w:t xml:space="preserve"> estimates. T</w:t>
      </w:r>
      <w:r w:rsidR="00131473">
        <w:t xml:space="preserve">he </w:t>
      </w:r>
      <w:r w:rsidR="00CD4B93">
        <w:t>individual parameters for six</w:t>
      </w:r>
      <w:r w:rsidR="00C007A8">
        <w:t xml:space="preserve"> </w:t>
      </w:r>
      <w:proofErr w:type="spellStart"/>
      <w:r w:rsidR="00C007A8">
        <w:t>seelcted</w:t>
      </w:r>
      <w:proofErr w:type="spellEnd"/>
      <w:r w:rsidR="00CD4B93">
        <w:t xml:space="preserve"> analytes</w:t>
      </w:r>
      <w:r w:rsidR="00131473">
        <w:t xml:space="preserve"> were re-estimated using </w:t>
      </w:r>
      <w:r w:rsidR="00C007A8">
        <w:t xml:space="preserve">only </w:t>
      </w:r>
      <w:r w:rsidR="00CD4B93">
        <w:t>limited</w:t>
      </w:r>
      <w:r w:rsidR="00131473">
        <w:t xml:space="preserve"> data. </w:t>
      </w:r>
      <w:r w:rsidR="00AD3413">
        <w:t>It</w:t>
      </w:r>
      <w:r w:rsidR="0065085B">
        <w:t xml:space="preserve"> allowed to</w:t>
      </w:r>
      <w:r w:rsidR="00AD3413">
        <w:t xml:space="preserve"> </w:t>
      </w:r>
      <w:r w:rsidR="00C007A8">
        <w:t>predict retention</w:t>
      </w:r>
      <w:r w:rsidR="00AD3413">
        <w:t xml:space="preserve"> </w:t>
      </w:r>
      <w:r w:rsidR="00C007A8">
        <w:t>for the</w:t>
      </w:r>
      <w:r w:rsidR="00AD3413">
        <w:t xml:space="preserve"> other columns in a situation of having a very good understating of retention in </w:t>
      </w:r>
      <w:r w:rsidR="00E4437E">
        <w:t xml:space="preserve">one reference column (specifically </w:t>
      </w:r>
      <w:proofErr w:type="spellStart"/>
      <w:r w:rsidR="00E4437E" w:rsidRPr="00BF194C">
        <w:t>X</w:t>
      </w:r>
      <w:r w:rsidR="00E4437E">
        <w:t>B</w:t>
      </w:r>
      <w:r w:rsidR="00E4437E" w:rsidRPr="00BF194C">
        <w:t>ridge</w:t>
      </w:r>
      <w:proofErr w:type="spellEnd"/>
      <w:r w:rsidR="00E4437E" w:rsidRPr="00BF194C">
        <w:t xml:space="preserve"> Shield</w:t>
      </w:r>
      <w:r w:rsidR="00E4437E">
        <w:t xml:space="preserve"> RP18 column)</w:t>
      </w:r>
      <w:r w:rsidR="00AD3413">
        <w:t xml:space="preserve">. </w:t>
      </w:r>
    </w:p>
    <w:p w14:paraId="6289E883" w14:textId="05EED93D" w:rsidR="00681A67" w:rsidRDefault="002549F9" w:rsidP="006F1F34">
      <w:pPr>
        <w:pStyle w:val="TAMainText"/>
      </w:pPr>
      <w:r w:rsidRPr="002549F9">
        <w:rPr>
          <w:b/>
          <w:bCs/>
        </w:rPr>
        <w:t>Uncertainty chromatogram</w:t>
      </w:r>
      <w:r>
        <w:t xml:space="preserve">. </w:t>
      </w:r>
      <w:r w:rsidR="00681A67" w:rsidRPr="00BF194C">
        <w:t xml:space="preserve">The predictions </w:t>
      </w:r>
      <w:r w:rsidR="00AD3413">
        <w:t>were</w:t>
      </w:r>
      <w:r w:rsidR="00681A67" w:rsidRPr="00BF194C">
        <w:t xml:space="preserve"> summarized as uncertainty chromatograms (posterior distribution of retention times expected for a given set of chromatographed analytes under given conditions).</w:t>
      </w:r>
      <w:r w:rsidR="00681A67" w:rsidRPr="00BF194C">
        <w:rPr>
          <w:noProof/>
          <w:vertAlign w:val="superscript"/>
        </w:rPr>
        <w:t>12</w:t>
      </w:r>
      <w:r w:rsidR="00681A67" w:rsidRPr="00BF194C">
        <w:t xml:space="preserve"> </w:t>
      </w:r>
      <w:r w:rsidR="008B6DE0">
        <w:t xml:space="preserve">Here we used typical model predictions (without residual variability) for a particular analyte. </w:t>
      </w:r>
      <w:r w:rsidR="00681A67" w:rsidRPr="00BF194C">
        <w:t xml:space="preserve">The uncertainty chromatogram visualizes the uncertainty for the locations of the maximum of each peak on a given chromatogram. </w:t>
      </w:r>
    </w:p>
    <w:p w14:paraId="36D59279" w14:textId="7525B7D5" w:rsidR="008451C4" w:rsidRDefault="008451C4" w:rsidP="008451C4">
      <w:pPr>
        <w:pStyle w:val="TAMainText"/>
      </w:pPr>
      <w:r>
        <w:rPr>
          <w:b/>
          <w:bCs/>
        </w:rPr>
        <w:t xml:space="preserve">Decision making. </w:t>
      </w:r>
      <w:r>
        <w:t xml:space="preserve">The Bayesian optimal decision </w:t>
      </w:r>
      <w:r w:rsidR="00C97DE9">
        <w:t>was</w:t>
      </w:r>
      <w:r>
        <w:t xml:space="preserve"> </w:t>
      </w:r>
      <w:r w:rsidR="00607981">
        <w:t>sought based</w:t>
      </w:r>
      <w:r w:rsidR="007D15FF">
        <w:t xml:space="preserve"> on the</w:t>
      </w:r>
      <w:r>
        <w:t xml:space="preserve"> </w:t>
      </w:r>
      <w:r w:rsidR="007D15FF">
        <w:t>maximum of</w:t>
      </w:r>
      <w:r>
        <w:t xml:space="preserve"> expected utility</w:t>
      </w:r>
      <w:r w:rsidR="00C97DE9">
        <w:t xml:space="preserve"> calculated across </w:t>
      </w:r>
      <w:r w:rsidR="00C97DE9" w:rsidRPr="008451C4">
        <w:t xml:space="preserve">a wide </w:t>
      </w:r>
      <w:r w:rsidR="00C97DE9">
        <w:t>range</w:t>
      </w:r>
      <w:r w:rsidR="00C97DE9" w:rsidRPr="008451C4">
        <w:t xml:space="preserve"> of chromatographic conditions</w:t>
      </w:r>
      <w:r w:rsidR="00C97DE9">
        <w:t xml:space="preserve">. </w:t>
      </w:r>
      <w:r w:rsidR="00DF160F">
        <w:rPr>
          <w:szCs w:val="19"/>
        </w:rPr>
        <w:t xml:space="preserve">Simulations were performed for </w:t>
      </w:r>
      <w:proofErr w:type="spellStart"/>
      <w:r w:rsidR="00DF160F" w:rsidRPr="002B09C4">
        <w:rPr>
          <w:i/>
          <w:iCs/>
          <w:szCs w:val="19"/>
        </w:rPr>
        <w:t>fio</w:t>
      </w:r>
      <w:proofErr w:type="spellEnd"/>
      <w:r w:rsidR="00DF160F">
        <w:rPr>
          <w:szCs w:val="19"/>
        </w:rPr>
        <w:t xml:space="preserve"> ranging from 0.05 to 0.15 by 0.02, </w:t>
      </w:r>
      <w:proofErr w:type="spellStart"/>
      <w:r w:rsidR="00DF160F" w:rsidRPr="002B09C4">
        <w:rPr>
          <w:i/>
          <w:iCs/>
          <w:szCs w:val="19"/>
        </w:rPr>
        <w:t>pHo</w:t>
      </w:r>
      <w:proofErr w:type="spellEnd"/>
      <w:r w:rsidR="00DF160F">
        <w:rPr>
          <w:szCs w:val="19"/>
        </w:rPr>
        <w:t xml:space="preserve"> ranging from 2.5 to 10.5 by 0.2, </w:t>
      </w:r>
      <w:proofErr w:type="spellStart"/>
      <w:r w:rsidR="00DF160F" w:rsidRPr="002B09C4">
        <w:rPr>
          <w:i/>
          <w:iCs/>
          <w:szCs w:val="19"/>
        </w:rPr>
        <w:t>tg</w:t>
      </w:r>
      <w:proofErr w:type="spellEnd"/>
      <w:r w:rsidR="00DF160F">
        <w:rPr>
          <w:szCs w:val="19"/>
        </w:rPr>
        <w:t xml:space="preserve"> ranging from 20 to 200  by 20, using MeOH and ACN as </w:t>
      </w:r>
      <w:r w:rsidR="00B33FFD">
        <w:rPr>
          <w:szCs w:val="19"/>
        </w:rPr>
        <w:t xml:space="preserve">an </w:t>
      </w:r>
      <w:r w:rsidR="00DF160F">
        <w:rPr>
          <w:szCs w:val="19"/>
        </w:rPr>
        <w:t>organic modifiers and for five tested columns</w:t>
      </w:r>
      <w:r w:rsidR="001C51DA">
        <w:rPr>
          <w:szCs w:val="19"/>
        </w:rPr>
        <w:t xml:space="preserve"> at 25</w:t>
      </w:r>
      <w:r w:rsidR="001C51DA" w:rsidRPr="001C51DA">
        <w:rPr>
          <w:szCs w:val="19"/>
          <w:vertAlign w:val="superscript"/>
        </w:rPr>
        <w:t>o</w:t>
      </w:r>
      <w:r w:rsidR="001C51DA">
        <w:rPr>
          <w:szCs w:val="19"/>
        </w:rPr>
        <w:t>C</w:t>
      </w:r>
      <w:r w:rsidR="00DF160F">
        <w:rPr>
          <w:szCs w:val="19"/>
        </w:rPr>
        <w:t xml:space="preserve">. </w:t>
      </w:r>
      <w:r>
        <w:t xml:space="preserve">The utility function </w:t>
      </w:r>
      <w:r w:rsidR="00413AAC">
        <w:t>(</w:t>
      </w:r>
      <w:r w:rsidR="00413AAC" w:rsidRPr="00413AAC">
        <w:rPr>
          <w:i/>
          <w:iCs/>
        </w:rPr>
        <w:t>U</w:t>
      </w:r>
      <w:r w:rsidR="00413AAC">
        <w:t xml:space="preserve">) </w:t>
      </w:r>
      <w:r w:rsidR="002B70F2">
        <w:t>was</w:t>
      </w:r>
      <w:r>
        <w:t xml:space="preserve"> </w:t>
      </w:r>
      <w:r w:rsidR="00DE5844">
        <w:t>used to calculate the value of</w:t>
      </w:r>
      <w:r w:rsidR="00C97DE9">
        <w:t xml:space="preserve"> each possible chromatogram (posterior predicted retention time</w:t>
      </w:r>
      <w:r w:rsidR="00DE5844">
        <w:t>s</w:t>
      </w:r>
      <w:r w:rsidR="00C97DE9">
        <w:t xml:space="preserve">). It was defined </w:t>
      </w:r>
      <w:r>
        <w:t xml:space="preserve">based on the lowest retention time </w:t>
      </w:r>
      <w:r w:rsidR="00C70BC1">
        <w:t>among</w:t>
      </w:r>
      <w:r>
        <w:t xml:space="preserve"> analytes (</w:t>
      </w:r>
      <w:proofErr w:type="spellStart"/>
      <w:r w:rsidRPr="008451C4">
        <w:rPr>
          <w:i/>
          <w:iCs/>
        </w:rPr>
        <w:t>mintr</w:t>
      </w:r>
      <w:proofErr w:type="spellEnd"/>
      <w:r>
        <w:t xml:space="preserve">), the highest retention time </w:t>
      </w:r>
      <w:r w:rsidR="00C70BC1">
        <w:t>among</w:t>
      </w:r>
      <w:r>
        <w:t xml:space="preserve"> analytes (</w:t>
      </w:r>
      <w:proofErr w:type="spellStart"/>
      <w:r w:rsidRPr="008451C4">
        <w:rPr>
          <w:i/>
          <w:iCs/>
        </w:rPr>
        <w:t>maxtr</w:t>
      </w:r>
      <w:proofErr w:type="spellEnd"/>
      <w:r>
        <w:t>), and the difference in retention times between the critical pair of analytes (</w:t>
      </w:r>
      <w:r w:rsidRPr="008451C4">
        <w:rPr>
          <w:i/>
          <w:iCs/>
        </w:rPr>
        <w:t>res</w:t>
      </w:r>
      <w:r>
        <w:t xml:space="preserve">). This utility </w:t>
      </w:r>
      <w:r w:rsidR="002B70F2">
        <w:t xml:space="preserve">was </w:t>
      </w:r>
      <w:r w:rsidR="00B340E6">
        <w:t>assumed</w:t>
      </w:r>
      <w:r>
        <w:t xml:space="preserve"> zero if at least one of the analytes has retention higher than 40</w:t>
      </w:r>
      <w:r w:rsidR="009B5ECC">
        <w:t xml:space="preserve"> or</w:t>
      </w:r>
      <w:r>
        <w:t xml:space="preserve"> less than 2 min, </w:t>
      </w:r>
      <w:r w:rsidR="009B5ECC">
        <w:t>and if</w:t>
      </w:r>
      <w:r>
        <w:t xml:space="preserve"> the </w:t>
      </w:r>
      <w:proofErr w:type="spellStart"/>
      <w:r w:rsidR="009B5ECC" w:rsidRPr="00D95F45">
        <w:rPr>
          <w:i/>
          <w:iCs/>
        </w:rPr>
        <w:t>res</w:t>
      </w:r>
      <w:proofErr w:type="spellEnd"/>
      <w:r w:rsidR="009B5ECC">
        <w:t xml:space="preserve"> is</w:t>
      </w:r>
      <w:r>
        <w:t xml:space="preserve"> less than 2. Otherwise, </w:t>
      </w:r>
      <w:r w:rsidR="009B5ECC">
        <w:t xml:space="preserve">the utility </w:t>
      </w:r>
      <w:r w:rsidR="00587D74">
        <w:t xml:space="preserve">was linearly related to </w:t>
      </w:r>
      <w:proofErr w:type="spellStart"/>
      <w:r w:rsidR="00A356A5" w:rsidRPr="008451C4">
        <w:rPr>
          <w:i/>
          <w:iCs/>
        </w:rPr>
        <w:t>maxtr</w:t>
      </w:r>
      <w:proofErr w:type="spellEnd"/>
      <w:r w:rsidR="00336A10">
        <w:rPr>
          <w:i/>
          <w:iCs/>
        </w:rPr>
        <w:t xml:space="preserve"> </w:t>
      </w:r>
      <w:r w:rsidR="00336A10">
        <w:t>favoring shorter runs</w:t>
      </w:r>
      <w:r>
        <w:t xml:space="preserve">. </w:t>
      </w:r>
    </w:p>
    <w:p w14:paraId="45EB89BA" w14:textId="36BBAC65" w:rsidR="008451C4" w:rsidRPr="002B09C4" w:rsidRDefault="002B09C4" w:rsidP="008451C4">
      <w:pPr>
        <w:rPr>
          <w:szCs w:val="19"/>
          <w:lang w:val="pl-PL"/>
        </w:rPr>
      </w:pPr>
      <w:r w:rsidRPr="002B09C4">
        <w:rPr>
          <w:sz w:val="14"/>
          <w:szCs w:val="14"/>
          <w:lang w:val="pl-PL"/>
        </w:rPr>
        <w:t xml:space="preserve">U </w:t>
      </w:r>
      <m:oMath>
        <m:r>
          <w:rPr>
            <w:rFonts w:ascii="Cambria Math" w:hAnsi="Cambria Math"/>
            <w:sz w:val="14"/>
            <w:szCs w:val="14"/>
            <w:lang w:val="pl-PL"/>
          </w:rPr>
          <m:t xml:space="preserve">= </m:t>
        </m:r>
        <m:d>
          <m:dPr>
            <m:ctrlPr>
              <w:rPr>
                <w:rFonts w:ascii="Cambria Math" w:hAnsi="Cambria Math"/>
                <w:i/>
                <w:sz w:val="14"/>
                <w:szCs w:val="14"/>
              </w:rPr>
            </m:ctrlPr>
          </m:dPr>
          <m:e>
            <m:r>
              <w:rPr>
                <w:rFonts w:ascii="Cambria Math" w:hAnsi="Cambria Math"/>
                <w:sz w:val="14"/>
                <w:szCs w:val="14"/>
              </w:rPr>
              <m:t>mintr</m:t>
            </m:r>
            <m:r>
              <w:rPr>
                <w:rFonts w:ascii="Cambria Math" w:hAnsi="Cambria Math"/>
                <w:sz w:val="14"/>
                <w:szCs w:val="14"/>
                <w:lang w:val="pl-PL"/>
              </w:rPr>
              <m:t>&gt;2</m:t>
            </m:r>
          </m:e>
        </m:d>
        <m:r>
          <w:rPr>
            <w:rFonts w:ascii="Cambria Math" w:hAnsi="Cambria Math"/>
            <w:sz w:val="14"/>
            <w:szCs w:val="14"/>
            <w:lang w:val="pl-PL"/>
          </w:rPr>
          <m:t xml:space="preserve"> ∙ </m:t>
        </m:r>
        <m:d>
          <m:dPr>
            <m:ctrlPr>
              <w:rPr>
                <w:rFonts w:ascii="Cambria Math" w:hAnsi="Cambria Math"/>
                <w:i/>
                <w:sz w:val="14"/>
                <w:szCs w:val="14"/>
              </w:rPr>
            </m:ctrlPr>
          </m:dPr>
          <m:e>
            <m:r>
              <w:rPr>
                <w:rFonts w:ascii="Cambria Math" w:hAnsi="Cambria Math"/>
                <w:sz w:val="14"/>
                <w:szCs w:val="14"/>
              </w:rPr>
              <m:t>res</m:t>
            </m:r>
            <m:r>
              <w:rPr>
                <w:rFonts w:ascii="Cambria Math" w:hAnsi="Cambria Math"/>
                <w:sz w:val="14"/>
                <w:szCs w:val="14"/>
                <w:lang w:val="pl-PL"/>
              </w:rPr>
              <m:t>&gt;2</m:t>
            </m:r>
          </m:e>
        </m:d>
        <m:r>
          <w:rPr>
            <w:rFonts w:ascii="Cambria Math" w:hAnsi="Cambria Math"/>
            <w:sz w:val="14"/>
            <w:szCs w:val="14"/>
            <w:lang w:val="pl-PL"/>
          </w:rPr>
          <m:t xml:space="preserve">∙ </m:t>
        </m:r>
        <m:d>
          <m:dPr>
            <m:ctrlPr>
              <w:rPr>
                <w:rFonts w:ascii="Cambria Math" w:hAnsi="Cambria Math"/>
                <w:i/>
                <w:sz w:val="14"/>
                <w:szCs w:val="14"/>
              </w:rPr>
            </m:ctrlPr>
          </m:dPr>
          <m:e>
            <m:r>
              <w:rPr>
                <w:rFonts w:ascii="Cambria Math" w:hAnsi="Cambria Math"/>
                <w:sz w:val="14"/>
                <w:szCs w:val="14"/>
                <w:lang w:val="pl-PL"/>
              </w:rPr>
              <m:t>40-</m:t>
            </m:r>
            <m:r>
              <w:rPr>
                <w:rFonts w:ascii="Cambria Math" w:hAnsi="Cambria Math"/>
                <w:sz w:val="14"/>
                <w:szCs w:val="14"/>
              </w:rPr>
              <m:t>maxtr</m:t>
            </m:r>
          </m:e>
        </m:d>
        <m:r>
          <w:rPr>
            <w:rFonts w:ascii="Cambria Math" w:hAnsi="Cambria Math"/>
            <w:sz w:val="14"/>
            <w:szCs w:val="14"/>
            <w:lang w:val="pl-PL"/>
          </w:rPr>
          <m:t>∙(</m:t>
        </m:r>
        <m:r>
          <w:rPr>
            <w:rFonts w:ascii="Cambria Math" w:hAnsi="Cambria Math"/>
            <w:sz w:val="14"/>
            <w:szCs w:val="14"/>
          </w:rPr>
          <m:t>maxtr</m:t>
        </m:r>
        <m:r>
          <w:rPr>
            <w:rFonts w:ascii="Cambria Math" w:hAnsi="Cambria Math"/>
            <w:sz w:val="14"/>
            <w:szCs w:val="14"/>
            <w:lang w:val="pl-PL"/>
          </w:rPr>
          <m:t>&lt;40)</m:t>
        </m:r>
      </m:oMath>
      <w:r w:rsidRPr="002B09C4">
        <w:rPr>
          <w:szCs w:val="19"/>
          <w:lang w:val="pl-PL"/>
        </w:rPr>
        <w:t xml:space="preserve"> </w:t>
      </w:r>
      <w:r>
        <w:rPr>
          <w:szCs w:val="19"/>
          <w:lang w:val="pl-PL"/>
        </w:rPr>
        <w:tab/>
      </w:r>
      <w:r w:rsidR="008451C4" w:rsidRPr="002B09C4">
        <w:rPr>
          <w:szCs w:val="19"/>
          <w:lang w:val="pl-PL"/>
        </w:rPr>
        <w:t>(</w:t>
      </w:r>
      <w:r w:rsidR="00413AAC" w:rsidRPr="002B09C4">
        <w:rPr>
          <w:szCs w:val="19"/>
          <w:lang w:val="pl-PL"/>
        </w:rPr>
        <w:t>7</w:t>
      </w:r>
      <w:r w:rsidR="008451C4" w:rsidRPr="002B09C4">
        <w:rPr>
          <w:szCs w:val="19"/>
          <w:lang w:val="pl-PL"/>
        </w:rPr>
        <w:t>)</w:t>
      </w:r>
    </w:p>
    <w:p w14:paraId="683FFC5D" w14:textId="5384AA9B" w:rsidR="007D15FF" w:rsidRPr="00413AAC" w:rsidRDefault="007D15FF" w:rsidP="008451C4">
      <w:pPr>
        <w:rPr>
          <w:sz w:val="14"/>
          <w:szCs w:val="14"/>
        </w:rPr>
      </w:pPr>
      <w:r>
        <w:rPr>
          <w:szCs w:val="19"/>
        </w:rPr>
        <w:t xml:space="preserve">The expected utility was plotted </w:t>
      </w:r>
      <w:r w:rsidR="00607981">
        <w:rPr>
          <w:szCs w:val="19"/>
        </w:rPr>
        <w:t xml:space="preserve">for a dense </w:t>
      </w:r>
      <w:r w:rsidR="009B5ECC">
        <w:rPr>
          <w:szCs w:val="19"/>
        </w:rPr>
        <w:t>grid</w:t>
      </w:r>
      <w:r w:rsidR="00607981">
        <w:rPr>
          <w:szCs w:val="19"/>
        </w:rPr>
        <w:t xml:space="preserve"> of</w:t>
      </w:r>
      <w:r>
        <w:rPr>
          <w:szCs w:val="19"/>
        </w:rPr>
        <w:t xml:space="preserve"> chromatographic conditions </w:t>
      </w:r>
      <w:r w:rsidR="00C70BC1">
        <w:rPr>
          <w:szCs w:val="19"/>
        </w:rPr>
        <w:t xml:space="preserve">yielding </w:t>
      </w:r>
      <w:r w:rsidR="009B5ECC">
        <w:rPr>
          <w:szCs w:val="19"/>
        </w:rPr>
        <w:t xml:space="preserve">the </w:t>
      </w:r>
      <w:r>
        <w:rPr>
          <w:szCs w:val="19"/>
        </w:rPr>
        <w:t>expected utility map.</w:t>
      </w:r>
      <w:r w:rsidR="002B09C4">
        <w:rPr>
          <w:szCs w:val="19"/>
        </w:rPr>
        <w:t xml:space="preserve"> </w:t>
      </w:r>
      <w:r w:rsidR="00A356A5">
        <w:rPr>
          <w:szCs w:val="19"/>
        </w:rPr>
        <w:t>The</w:t>
      </w:r>
      <w:r w:rsidR="009B5ECC">
        <w:rPr>
          <w:szCs w:val="19"/>
        </w:rPr>
        <w:t xml:space="preserve"> graph </w:t>
      </w:r>
      <w:r w:rsidR="00A356A5">
        <w:rPr>
          <w:szCs w:val="19"/>
        </w:rPr>
        <w:t>was used to</w:t>
      </w:r>
      <w:r w:rsidR="00C97DE9">
        <w:rPr>
          <w:szCs w:val="19"/>
        </w:rPr>
        <w:t xml:space="preserve"> identify chromatographic conditions </w:t>
      </w:r>
      <w:r w:rsidR="00C007A8">
        <w:rPr>
          <w:szCs w:val="19"/>
        </w:rPr>
        <w:t>with high/the highest utilities</w:t>
      </w:r>
      <w:r w:rsidR="00B33FFD">
        <w:t>.</w:t>
      </w:r>
    </w:p>
    <w:p w14:paraId="5FA9D9D5" w14:textId="77777777" w:rsidR="00681A67" w:rsidRPr="004D0F23" w:rsidRDefault="00681A67" w:rsidP="006F1F34">
      <w:pPr>
        <w:pStyle w:val="Nagwek1"/>
      </w:pPr>
      <w:r w:rsidRPr="003936B1">
        <w:t>R</w:t>
      </w:r>
      <w:r w:rsidRPr="00AF71C7">
        <w:t>ESULTS</w:t>
      </w:r>
      <w:r w:rsidRPr="004D0F23">
        <w:t xml:space="preserve"> </w:t>
      </w:r>
      <w:r w:rsidRPr="00AF71C7">
        <w:t>AND</w:t>
      </w:r>
      <w:r w:rsidRPr="004D0F23">
        <w:t xml:space="preserve"> </w:t>
      </w:r>
      <w:r w:rsidRPr="00AF71C7">
        <w:t>DISCUSSION</w:t>
      </w:r>
    </w:p>
    <w:p w14:paraId="17C14B50" w14:textId="77049FB3" w:rsidR="00B23B47" w:rsidRDefault="00B73148" w:rsidP="00D46423">
      <w:r w:rsidRPr="00DD75C0">
        <w:t xml:space="preserve">In this work, we </w:t>
      </w:r>
      <w:r w:rsidR="00E062E3">
        <w:t>applied</w:t>
      </w:r>
      <w:r w:rsidRPr="00DD75C0">
        <w:t xml:space="preserve"> a mechanistic model to describe the retention data of small molecules obtained for a wide range of chromatographic conditions</w:t>
      </w:r>
      <w:r w:rsidR="00A774C2">
        <w:t xml:space="preserve"> </w:t>
      </w:r>
      <w:r w:rsidR="00E062E3">
        <w:t xml:space="preserve">and </w:t>
      </w:r>
      <w:r w:rsidR="00A774C2">
        <w:t>for five chromatographic columns</w:t>
      </w:r>
      <w:r w:rsidRPr="00DD75C0">
        <w:t xml:space="preserve">. </w:t>
      </w:r>
      <w:r w:rsidR="00681A67" w:rsidRPr="00DD75C0">
        <w:t>Th</w:t>
      </w:r>
      <w:r w:rsidR="00DD75C0" w:rsidRPr="00DD75C0">
        <w:t>e</w:t>
      </w:r>
      <w:r w:rsidR="00681A67" w:rsidRPr="00DD75C0">
        <w:t xml:space="preserve"> model was built </w:t>
      </w:r>
      <w:r w:rsidR="00DD75C0" w:rsidRPr="00DD75C0">
        <w:t xml:space="preserve">based on </w:t>
      </w:r>
      <w:r w:rsidR="00681A67" w:rsidRPr="00DD75C0">
        <w:t>known fundamentals of gradient chromatography and prior knowledge available in the literature.</w:t>
      </w:r>
      <w:r w:rsidR="00B673C8">
        <w:t xml:space="preserve"> </w:t>
      </w:r>
      <w:r w:rsidR="0045566C">
        <w:t>The methodology</w:t>
      </w:r>
      <w:r w:rsidR="00822D3A">
        <w:t xml:space="preserve"> </w:t>
      </w:r>
      <w:r w:rsidR="007F0C07">
        <w:t>allow</w:t>
      </w:r>
      <w:r w:rsidR="00CB7D4B">
        <w:t>ed us</w:t>
      </w:r>
      <w:r w:rsidR="007F0C07">
        <w:t xml:space="preserve"> to characterize the stationary phases properties using</w:t>
      </w:r>
      <w:r w:rsidR="00B673C8">
        <w:t xml:space="preserve"> the</w:t>
      </w:r>
      <w:r w:rsidR="00CB7D4B">
        <w:t xml:space="preserve"> commonly used</w:t>
      </w:r>
      <w:r w:rsidR="00B673C8">
        <w:t xml:space="preserve"> </w:t>
      </w:r>
      <w:r w:rsidR="00B33FFD">
        <w:t xml:space="preserve">chromatographic </w:t>
      </w:r>
      <w:r w:rsidR="00B673C8">
        <w:t>parameters</w:t>
      </w:r>
      <w:r w:rsidR="00B33FFD">
        <w:t xml:space="preserve"> (specifically </w:t>
      </w:r>
      <w:proofErr w:type="spellStart"/>
      <w:r w:rsidR="00B33FFD" w:rsidRPr="00B1628E">
        <w:rPr>
          <w:i/>
          <w:iCs/>
        </w:rPr>
        <w:t>logkw</w:t>
      </w:r>
      <w:proofErr w:type="spellEnd"/>
      <w:r w:rsidR="00B33FFD">
        <w:t xml:space="preserve">, </w:t>
      </w:r>
      <w:r w:rsidR="00B33FFD" w:rsidRPr="00B1628E">
        <w:rPr>
          <w:i/>
          <w:iCs/>
        </w:rPr>
        <w:t>S1</w:t>
      </w:r>
      <w:r w:rsidR="00B33FFD">
        <w:t xml:space="preserve"> and </w:t>
      </w:r>
      <w:r w:rsidR="00B33FFD" w:rsidRPr="00B1628E">
        <w:rPr>
          <w:i/>
          <w:iCs/>
        </w:rPr>
        <w:t>S2</w:t>
      </w:r>
      <w:r w:rsidR="00B33FFD">
        <w:t xml:space="preserve"> of the Neue model)</w:t>
      </w:r>
      <w:r w:rsidR="00C70BC1">
        <w:t xml:space="preserve">. It </w:t>
      </w:r>
      <w:r w:rsidR="00C007A8">
        <w:t>allows</w:t>
      </w:r>
      <w:r w:rsidR="00C70BC1">
        <w:t xml:space="preserve"> </w:t>
      </w:r>
      <w:r w:rsidR="001E2A90">
        <w:t>for</w:t>
      </w:r>
      <w:r w:rsidR="004F36EC">
        <w:t xml:space="preserve"> an easy</w:t>
      </w:r>
      <w:r w:rsidR="007D65B7">
        <w:t xml:space="preserve"> </w:t>
      </w:r>
      <w:r w:rsidR="004F36EC">
        <w:t xml:space="preserve">interpretation </w:t>
      </w:r>
      <w:r w:rsidR="00C70BC1">
        <w:t xml:space="preserve">of </w:t>
      </w:r>
      <w:r w:rsidR="000927BB">
        <w:t xml:space="preserve">the </w:t>
      </w:r>
      <w:r w:rsidR="00C70BC1">
        <w:t>estimated effects and a</w:t>
      </w:r>
      <w:r w:rsidR="004F36EC">
        <w:t xml:space="preserve">pplication of </w:t>
      </w:r>
      <w:r w:rsidR="00C70BC1">
        <w:t xml:space="preserve">results </w:t>
      </w:r>
      <w:r w:rsidR="004F36EC">
        <w:t>in decision making</w:t>
      </w:r>
      <w:r w:rsidR="007D65B7">
        <w:t>.</w:t>
      </w:r>
      <w:r w:rsidR="00B673C8">
        <w:t xml:space="preserve"> </w:t>
      </w:r>
      <w:r w:rsidR="004D0F23">
        <w:t xml:space="preserve">The model parameters are summarized </w:t>
      </w:r>
      <w:r w:rsidR="0068285E">
        <w:t xml:space="preserve">in </w:t>
      </w:r>
      <w:r w:rsidR="00681A67" w:rsidRPr="00AF079C">
        <w:t>Table S1</w:t>
      </w:r>
      <w:r w:rsidR="00AF71C7">
        <w:t xml:space="preserve"> and Figure S2</w:t>
      </w:r>
      <w:r w:rsidR="00822D3A">
        <w:t xml:space="preserve">. The key parameters are </w:t>
      </w:r>
      <w:r w:rsidR="006A0461">
        <w:t xml:space="preserve">also </w:t>
      </w:r>
      <w:r w:rsidR="00822D3A">
        <w:t xml:space="preserve">provided in </w:t>
      </w:r>
      <w:r w:rsidR="004D0F23">
        <w:t>Figure</w:t>
      </w:r>
      <w:r w:rsidR="00936EA2">
        <w:t>s</w:t>
      </w:r>
      <w:r w:rsidR="0002176F">
        <w:t xml:space="preserve"> </w:t>
      </w:r>
      <w:r w:rsidR="00936EA2">
        <w:t>1-3</w:t>
      </w:r>
      <w:r w:rsidR="00AF71C7">
        <w:t>.</w:t>
      </w:r>
      <w:r w:rsidR="0068285E">
        <w:t xml:space="preserve"> </w:t>
      </w:r>
    </w:p>
    <w:p w14:paraId="6D730929" w14:textId="77777777" w:rsidR="00B23B47" w:rsidRPr="00AF079C" w:rsidRDefault="00B23B47" w:rsidP="00B23B47">
      <w:pPr>
        <w:pStyle w:val="TAMainText"/>
      </w:pPr>
      <w:r>
        <w:rPr>
          <w:noProof/>
        </w:rPr>
        <w:drawing>
          <wp:inline distT="0" distB="0" distL="0" distR="0" wp14:anchorId="5BF2F8D5" wp14:editId="1340DEB8">
            <wp:extent cx="3044825" cy="3803650"/>
            <wp:effectExtent l="0" t="0" r="3175" b="6350"/>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braz 1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71336693" w14:textId="77777777" w:rsidR="00B23B47" w:rsidRDefault="00B23B47" w:rsidP="00B23B47">
      <w:pPr>
        <w:pStyle w:val="VAFigureCaption"/>
      </w:pPr>
      <w:r w:rsidRPr="0046593F">
        <w:t xml:space="preserve">Figure 1. </w:t>
      </w:r>
      <w:r>
        <w:t>Summary of marginal p</w:t>
      </w:r>
      <w:r w:rsidRPr="00AF71C7">
        <w:t xml:space="preserve">osterior distributions </w:t>
      </w:r>
      <w:r>
        <w:t>of</w:t>
      </w:r>
      <w:r w:rsidRPr="00AF71C7">
        <w:t xml:space="preserve"> the key population-level parameters</w:t>
      </w:r>
      <w:r>
        <w:t xml:space="preserve"> characterizing retention of analytes for all the tested columns.</w:t>
      </w:r>
    </w:p>
    <w:p w14:paraId="04B64D30" w14:textId="530F3EF3" w:rsidR="00AF1DF4" w:rsidRDefault="0068285E" w:rsidP="00D46423">
      <w:pPr>
        <w:rPr>
          <w:rFonts w:ascii="Times New Roman" w:hAnsi="Times New Roman"/>
        </w:rPr>
      </w:pPr>
      <w:r>
        <w:t>Th</w:t>
      </w:r>
      <w:r w:rsidR="0045566C">
        <w:t>e</w:t>
      </w:r>
      <w:r>
        <w:t>s</w:t>
      </w:r>
      <w:r w:rsidR="0045566C">
        <w:t>e</w:t>
      </w:r>
      <w:r>
        <w:t xml:space="preserve"> parameters pr</w:t>
      </w:r>
      <w:r w:rsidR="00B73148">
        <w:t>ovide a</w:t>
      </w:r>
      <w:r>
        <w:t xml:space="preserve"> </w:t>
      </w:r>
      <w:r w:rsidR="00671B2F" w:rsidRPr="00671B2F">
        <w:t xml:space="preserve">concise </w:t>
      </w:r>
      <w:r w:rsidR="00671B2F">
        <w:t xml:space="preserve">summary </w:t>
      </w:r>
      <w:r w:rsidR="00B73148">
        <w:t>o</w:t>
      </w:r>
      <w:r w:rsidR="00671B2F">
        <w:t xml:space="preserve">f </w:t>
      </w:r>
      <w:r>
        <w:t>influence of various factors affecting retention</w:t>
      </w:r>
      <w:r w:rsidR="0059350D">
        <w:t xml:space="preserve"> </w:t>
      </w:r>
      <w:r w:rsidR="007F0C07">
        <w:t xml:space="preserve">of analytes </w:t>
      </w:r>
      <w:r w:rsidR="0045566C">
        <w:t xml:space="preserve">on </w:t>
      </w:r>
      <w:r w:rsidR="00E062E3">
        <w:t xml:space="preserve">the </w:t>
      </w:r>
      <w:r w:rsidR="0045566C">
        <w:t>tested</w:t>
      </w:r>
      <w:r w:rsidR="0059350D">
        <w:t xml:space="preserve"> column</w:t>
      </w:r>
      <w:r w:rsidR="00544A7A">
        <w:t>s</w:t>
      </w:r>
      <w:r w:rsidR="00AD3413">
        <w:t>.</w:t>
      </w:r>
      <w:r w:rsidR="00230674">
        <w:t xml:space="preserve"> Basically,</w:t>
      </w:r>
      <w:r w:rsidR="00D46423">
        <w:t xml:space="preserve"> </w:t>
      </w:r>
      <w:r w:rsidR="00230674">
        <w:t>ea</w:t>
      </w:r>
      <w:r w:rsidR="00D46423">
        <w:t xml:space="preserve">ch parameter isolates </w:t>
      </w:r>
      <w:r w:rsidR="007E39D0">
        <w:t>and quantitates an</w:t>
      </w:r>
      <w:r w:rsidR="00D46423">
        <w:t xml:space="preserve"> effect of a </w:t>
      </w:r>
      <w:r w:rsidR="00EA4F0C">
        <w:t>chromatographic condition</w:t>
      </w:r>
      <w:r w:rsidR="002B70F2">
        <w:t>/analyte properties</w:t>
      </w:r>
      <w:r w:rsidR="00D46423">
        <w:t xml:space="preserve"> (pH, organic modifier type and content, temperature, column type</w:t>
      </w:r>
      <w:r w:rsidR="002B70F2">
        <w:t>, log P</w:t>
      </w:r>
      <w:r w:rsidR="00D46423">
        <w:t>) on</w:t>
      </w:r>
      <w:r w:rsidR="00122CCD">
        <w:t xml:space="preserve"> the</w:t>
      </w:r>
      <w:r w:rsidR="00D46423">
        <w:t xml:space="preserve"> retention</w:t>
      </w:r>
      <w:r w:rsidR="00122CCD">
        <w:t xml:space="preserve"> of neutral, acidic and basic form of an analyte</w:t>
      </w:r>
      <w:r w:rsidR="00D46423">
        <w:t xml:space="preserve">. </w:t>
      </w:r>
      <w:r w:rsidR="00D763CB">
        <w:t>For simplicity</w:t>
      </w:r>
      <w:r w:rsidR="001D0281">
        <w:t xml:space="preserve"> we will </w:t>
      </w:r>
      <w:r w:rsidR="00620801">
        <w:t>discuss</w:t>
      </w:r>
      <w:r w:rsidR="001D0281">
        <w:t xml:space="preserve"> the mean values of posterior distribution</w:t>
      </w:r>
      <w:r w:rsidR="00620801">
        <w:t xml:space="preserve"> summarizing the expected value of a particular parameters</w:t>
      </w:r>
      <w:r w:rsidR="001D0281">
        <w:t xml:space="preserve">. The whole posterior distribution is presented graphically in the attached figures and tables. </w:t>
      </w:r>
      <w:r w:rsidR="00D763CB">
        <w:t>T</w:t>
      </w:r>
      <w:r w:rsidR="00D46423">
        <w:t xml:space="preserve">he typical </w:t>
      </w:r>
      <w:proofErr w:type="spellStart"/>
      <w:r w:rsidR="00D46423" w:rsidRPr="008E5304">
        <w:rPr>
          <w:i/>
          <w:iCs/>
        </w:rPr>
        <w:t>logkw</w:t>
      </w:r>
      <w:proofErr w:type="spellEnd"/>
      <w:r w:rsidR="00D46423">
        <w:t xml:space="preserve"> of a neutral form of an analyte</w:t>
      </w:r>
      <w:r w:rsidR="00515C88">
        <w:t xml:space="preserve"> with </w:t>
      </w:r>
      <w:proofErr w:type="spellStart"/>
      <w:r w:rsidR="00515C88">
        <w:t>logP</w:t>
      </w:r>
      <w:proofErr w:type="spellEnd"/>
      <w:r w:rsidR="00515C88">
        <w:t xml:space="preserve"> of 2.2</w:t>
      </w:r>
      <w:r w:rsidR="00D46423">
        <w:t xml:space="preserve"> (a measure of hydrophobicity) is </w:t>
      </w:r>
      <w:r w:rsidR="00D46423" w:rsidRPr="00467A90">
        <w:t>3.6</w:t>
      </w:r>
      <w:r w:rsidR="00D46423">
        <w:t xml:space="preserve"> for </w:t>
      </w:r>
      <w:proofErr w:type="spellStart"/>
      <w:r w:rsidR="00D46423">
        <w:t>XBridge</w:t>
      </w:r>
      <w:proofErr w:type="spellEnd"/>
      <w:r w:rsidR="00D46423">
        <w:t xml:space="preserve"> Shield RP18</w:t>
      </w:r>
      <w:r w:rsidR="00B33FFD">
        <w:t xml:space="preserve"> at 25</w:t>
      </w:r>
      <w:r w:rsidR="00B33FFD" w:rsidRPr="00B33FFD">
        <w:rPr>
          <w:vertAlign w:val="superscript"/>
        </w:rPr>
        <w:t>o</w:t>
      </w:r>
      <w:r w:rsidR="00B33FFD" w:rsidRPr="00B33FFD">
        <w:t>C</w:t>
      </w:r>
      <w:r w:rsidR="00D46423">
        <w:t xml:space="preserve">, and is 0.42, 0.17, 0.10, and 0.17 higher for </w:t>
      </w:r>
      <w:proofErr w:type="spellStart"/>
      <w:r w:rsidR="00D46423" w:rsidRPr="008441E0">
        <w:t>XTerra</w:t>
      </w:r>
      <w:proofErr w:type="spellEnd"/>
      <w:r w:rsidR="00D46423" w:rsidRPr="008441E0">
        <w:t xml:space="preserve"> MS </w:t>
      </w:r>
      <w:r w:rsidR="00D46423" w:rsidRPr="008441E0">
        <w:lastRenderedPageBreak/>
        <w:t>C18</w:t>
      </w:r>
      <w:r w:rsidR="00D46423">
        <w:t xml:space="preserve">, </w:t>
      </w:r>
      <w:proofErr w:type="spellStart"/>
      <w:r w:rsidR="00D46423" w:rsidRPr="008441E0">
        <w:t>XBridge</w:t>
      </w:r>
      <w:proofErr w:type="spellEnd"/>
      <w:r w:rsidR="00D46423" w:rsidRPr="008441E0">
        <w:t xml:space="preserve"> Phenyl</w:t>
      </w:r>
      <w:r w:rsidR="00D46423">
        <w:t xml:space="preserve">, </w:t>
      </w:r>
      <w:proofErr w:type="spellStart"/>
      <w:r w:rsidR="00D46423" w:rsidRPr="008441E0">
        <w:t>XBridge</w:t>
      </w:r>
      <w:proofErr w:type="spellEnd"/>
      <w:r w:rsidR="00D46423" w:rsidRPr="008441E0">
        <w:t xml:space="preserve"> C8</w:t>
      </w:r>
      <w:r w:rsidR="00D46423">
        <w:t xml:space="preserve"> and </w:t>
      </w:r>
      <w:r w:rsidR="00D46423" w:rsidRPr="008441E0">
        <w:t>Xterra MS C8</w:t>
      </w:r>
      <w:r w:rsidR="00D46423">
        <w:t xml:space="preserve"> columns. </w:t>
      </w:r>
      <w:r w:rsidR="008677E5">
        <w:t>It corresponds to</w:t>
      </w:r>
      <w:r w:rsidR="00E2235F">
        <w:t xml:space="preserve"> a typical</w:t>
      </w:r>
      <w:r w:rsidR="008677E5">
        <w:t xml:space="preserve"> </w:t>
      </w:r>
      <w:r w:rsidR="008677E5" w:rsidRPr="008677E5">
        <w:t>2.6</w:t>
      </w:r>
      <w:r w:rsidR="008677E5">
        <w:t>4</w:t>
      </w:r>
      <w:r w:rsidR="00D763CB">
        <w:t>,</w:t>
      </w:r>
      <w:r w:rsidR="008677E5" w:rsidRPr="008677E5">
        <w:t xml:space="preserve"> 1.4</w:t>
      </w:r>
      <w:r w:rsidR="008677E5">
        <w:t xml:space="preserve">8, </w:t>
      </w:r>
      <w:r w:rsidR="008677E5" w:rsidRPr="008677E5">
        <w:t>1.2</w:t>
      </w:r>
      <w:r w:rsidR="008677E5">
        <w:t>6</w:t>
      </w:r>
      <w:r w:rsidR="008677E5" w:rsidRPr="008677E5">
        <w:t xml:space="preserve"> 1.4</w:t>
      </w:r>
      <w:r w:rsidR="008677E5">
        <w:t xml:space="preserve">8-fold </w:t>
      </w:r>
      <w:r w:rsidR="00D763CB">
        <w:t>higher</w:t>
      </w:r>
      <w:r w:rsidR="008677E5">
        <w:t xml:space="preserve"> retention</w:t>
      </w:r>
      <w:r w:rsidR="00B340E6">
        <w:t xml:space="preserve"> </w:t>
      </w:r>
      <w:r w:rsidR="008677E5">
        <w:t>factor</w:t>
      </w:r>
      <w:r w:rsidR="00E2235F">
        <w:t>s</w:t>
      </w:r>
      <w:r w:rsidR="00684304">
        <w:t xml:space="preserve"> </w:t>
      </w:r>
      <w:r w:rsidR="00B340E6">
        <w:t>for a</w:t>
      </w:r>
      <w:r w:rsidR="00684304">
        <w:t xml:space="preserve"> neutral form of </w:t>
      </w:r>
      <w:r w:rsidR="00B340E6">
        <w:t xml:space="preserve">an </w:t>
      </w:r>
      <w:r w:rsidR="00684304">
        <w:t>analyte in neat water eluents</w:t>
      </w:r>
      <w:r w:rsidR="00B340E6" w:rsidRPr="00B340E6">
        <w:t xml:space="preserve"> </w:t>
      </w:r>
      <w:r w:rsidR="00B340E6">
        <w:t xml:space="preserve">in comparison to </w:t>
      </w:r>
      <w:proofErr w:type="spellStart"/>
      <w:r w:rsidR="00B340E6">
        <w:t>XBridge</w:t>
      </w:r>
      <w:proofErr w:type="spellEnd"/>
      <w:r w:rsidR="00B340E6">
        <w:t xml:space="preserve"> Shield RP18</w:t>
      </w:r>
      <w:r w:rsidR="00E95769">
        <w:t>.</w:t>
      </w:r>
      <w:r w:rsidR="008677E5">
        <w:t xml:space="preserve"> </w:t>
      </w:r>
      <w:r w:rsidR="00D46423">
        <w:t xml:space="preserve">The typical slope </w:t>
      </w:r>
      <w:r w:rsidR="0002176F">
        <w:t xml:space="preserve">in MeOH </w:t>
      </w:r>
      <w:r w:rsidR="00D46423">
        <w:t>is 4.96 and the difference between</w:t>
      </w:r>
      <w:r w:rsidR="00D46423" w:rsidRPr="00410C59">
        <w:t xml:space="preserve"> </w:t>
      </w:r>
      <w:proofErr w:type="spellStart"/>
      <w:r w:rsidR="00D46423">
        <w:t>XBridge</w:t>
      </w:r>
      <w:proofErr w:type="spellEnd"/>
      <w:r w:rsidR="00D46423">
        <w:t xml:space="preserve"> Shield RP18 and the other columns is 0.59, -0.12, 0.36, 0.48.</w:t>
      </w:r>
      <w:r w:rsidR="00122CCD">
        <w:t xml:space="preserve"> </w:t>
      </w:r>
      <w:r w:rsidR="009B6766">
        <w:t xml:space="preserve">The BAV for </w:t>
      </w:r>
      <w:proofErr w:type="spellStart"/>
      <w:r w:rsidR="009B6766" w:rsidRPr="00C007A8">
        <w:rPr>
          <w:i/>
          <w:iCs/>
        </w:rPr>
        <w:t>logkw</w:t>
      </w:r>
      <w:proofErr w:type="spellEnd"/>
      <w:r w:rsidR="009B6766">
        <w:t xml:space="preserve"> and </w:t>
      </w:r>
      <w:r w:rsidR="009B6766" w:rsidRPr="00C007A8">
        <w:rPr>
          <w:i/>
          <w:iCs/>
        </w:rPr>
        <w:t>S1</w:t>
      </w:r>
      <w:r w:rsidR="009B6766">
        <w:t xml:space="preserve"> (</w:t>
      </w:r>
      <w:proofErr w:type="spellStart"/>
      <w:r w:rsidR="009B6766" w:rsidRPr="00B340E6">
        <w:rPr>
          <w:rFonts w:ascii="Times New Roman" w:hAnsi="Times New Roman"/>
          <w:i/>
          <w:iCs/>
        </w:rPr>
        <w:t>ω</w:t>
      </w:r>
      <w:r w:rsidR="008E0518" w:rsidRPr="00B340E6">
        <w:rPr>
          <w:i/>
          <w:iCs/>
          <w:vertAlign w:val="subscript"/>
        </w:rPr>
        <w:t>logkw</w:t>
      </w:r>
      <w:proofErr w:type="spellEnd"/>
      <w:r w:rsidR="009B6766">
        <w:t xml:space="preserve"> and </w:t>
      </w:r>
      <w:r w:rsidR="009B6766" w:rsidRPr="00B340E6">
        <w:rPr>
          <w:rFonts w:ascii="Times New Roman" w:hAnsi="Times New Roman"/>
          <w:i/>
          <w:iCs/>
        </w:rPr>
        <w:t>ω</w:t>
      </w:r>
      <w:r w:rsidR="008E0518" w:rsidRPr="00B340E6">
        <w:rPr>
          <w:i/>
          <w:iCs/>
          <w:vertAlign w:val="subscript"/>
        </w:rPr>
        <w:t>S1</w:t>
      </w:r>
      <w:r w:rsidR="009B6766">
        <w:t xml:space="preserve">) for </w:t>
      </w:r>
      <w:proofErr w:type="spellStart"/>
      <w:r w:rsidR="009B6766">
        <w:t>XBridge</w:t>
      </w:r>
      <w:proofErr w:type="spellEnd"/>
      <w:r w:rsidR="009B6766">
        <w:t xml:space="preserve"> Shield RP18 is about 0.9 with a high correlation </w:t>
      </w:r>
      <w:r w:rsidR="00C70BC1">
        <w:t xml:space="preserve">of </w:t>
      </w:r>
      <w:r w:rsidR="009B6766">
        <w:t>0.87</w:t>
      </w:r>
      <w:r w:rsidR="00DF160F">
        <w:t xml:space="preserve"> implying large mutual information of </w:t>
      </w:r>
      <w:r w:rsidR="00AB129B">
        <w:t>the analyte</w:t>
      </w:r>
      <w:r w:rsidR="00620801">
        <w:t>-</w:t>
      </w:r>
      <w:r w:rsidR="00AB129B">
        <w:t>specific values of these two parameters</w:t>
      </w:r>
      <w:r w:rsidR="00DF160F">
        <w:t xml:space="preserve">. </w:t>
      </w:r>
      <w:r w:rsidR="009B6766">
        <w:t xml:space="preserve">The BAV for column effects on </w:t>
      </w:r>
      <w:proofErr w:type="spellStart"/>
      <w:r w:rsidR="009B6766" w:rsidRPr="008E5304">
        <w:rPr>
          <w:i/>
          <w:iCs/>
        </w:rPr>
        <w:t>logkw</w:t>
      </w:r>
      <w:proofErr w:type="spellEnd"/>
      <w:r w:rsidR="009B6766">
        <w:t xml:space="preserve"> (</w:t>
      </w:r>
      <w:proofErr w:type="spellStart"/>
      <w:r w:rsidR="009B6766" w:rsidRPr="00B340E6">
        <w:rPr>
          <w:i/>
          <w:iCs/>
        </w:rPr>
        <w:t>c</w:t>
      </w:r>
      <w:r w:rsidR="009B6766" w:rsidRPr="00B340E6">
        <w:rPr>
          <w:rFonts w:ascii="Times New Roman" w:hAnsi="Times New Roman"/>
          <w:i/>
          <w:iCs/>
        </w:rPr>
        <w:t>ω</w:t>
      </w:r>
      <w:r w:rsidR="008E0518" w:rsidRPr="00B340E6">
        <w:rPr>
          <w:rFonts w:ascii="Times New Roman" w:hAnsi="Times New Roman"/>
          <w:i/>
          <w:iCs/>
          <w:vertAlign w:val="subscript"/>
        </w:rPr>
        <w:t>logkw</w:t>
      </w:r>
      <w:proofErr w:type="spellEnd"/>
      <w:r w:rsidR="009B6766">
        <w:t xml:space="preserve">) are small </w:t>
      </w:r>
      <w:r w:rsidR="002B70F2">
        <w:t>(</w:t>
      </w:r>
      <w:r w:rsidR="008E0518">
        <w:t>0.10-0.13</w:t>
      </w:r>
      <w:r w:rsidR="002B70F2">
        <w:t>)</w:t>
      </w:r>
      <w:r w:rsidR="009B6766">
        <w:t xml:space="preserve">. They are also correlated with </w:t>
      </w:r>
      <w:r w:rsidR="002B70F2">
        <w:t>correlations (</w:t>
      </w:r>
      <w:proofErr w:type="spellStart"/>
      <w:r w:rsidR="009B6766" w:rsidRPr="00B340E6">
        <w:rPr>
          <w:i/>
          <w:iCs/>
        </w:rPr>
        <w:t>c</w:t>
      </w:r>
      <w:r w:rsidR="009B6766" w:rsidRPr="00B340E6">
        <w:rPr>
          <w:rFonts w:ascii="Times New Roman" w:hAnsi="Times New Roman"/>
          <w:i/>
          <w:iCs/>
        </w:rPr>
        <w:t>ρ</w:t>
      </w:r>
      <w:proofErr w:type="spellEnd"/>
      <w:r w:rsidR="002B70F2">
        <w:rPr>
          <w:rFonts w:ascii="Times New Roman" w:hAnsi="Times New Roman"/>
        </w:rPr>
        <w:t>)</w:t>
      </w:r>
      <w:r w:rsidR="009B6766">
        <w:rPr>
          <w:rFonts w:ascii="Times New Roman" w:hAnsi="Times New Roman"/>
        </w:rPr>
        <w:t xml:space="preserve"> ranging from 0.55-0.92 depending on </w:t>
      </w:r>
      <w:r w:rsidR="00C47C14">
        <w:rPr>
          <w:rFonts w:ascii="Times New Roman" w:hAnsi="Times New Roman"/>
        </w:rPr>
        <w:t xml:space="preserve">the </w:t>
      </w:r>
      <w:r w:rsidR="002B70F2">
        <w:rPr>
          <w:rFonts w:ascii="Times New Roman" w:hAnsi="Times New Roman"/>
        </w:rPr>
        <w:t xml:space="preserve">compared </w:t>
      </w:r>
      <w:r w:rsidR="00C47C14">
        <w:rPr>
          <w:rFonts w:ascii="Times New Roman" w:hAnsi="Times New Roman"/>
        </w:rPr>
        <w:t>columns</w:t>
      </w:r>
      <w:r w:rsidR="009B6766">
        <w:rPr>
          <w:rFonts w:ascii="Times New Roman" w:hAnsi="Times New Roman"/>
        </w:rPr>
        <w:t xml:space="preserve">. </w:t>
      </w:r>
      <w:r w:rsidR="002B70F2">
        <w:t>The BAV for column effects on S1</w:t>
      </w:r>
      <w:r w:rsidR="008E0518">
        <w:t xml:space="preserve"> in MeOH</w:t>
      </w:r>
      <w:r w:rsidR="002B70F2">
        <w:t xml:space="preserve"> (</w:t>
      </w:r>
      <w:r w:rsidR="002B70F2" w:rsidRPr="00B340E6">
        <w:rPr>
          <w:i/>
          <w:iCs/>
        </w:rPr>
        <w:t>c</w:t>
      </w:r>
      <w:r w:rsidR="002B70F2" w:rsidRPr="00B340E6">
        <w:rPr>
          <w:rFonts w:ascii="Times New Roman" w:hAnsi="Times New Roman"/>
          <w:i/>
          <w:iCs/>
        </w:rPr>
        <w:t>ω</w:t>
      </w:r>
      <w:r w:rsidR="008E0518" w:rsidRPr="00B340E6">
        <w:rPr>
          <w:i/>
          <w:iCs/>
          <w:vertAlign w:val="subscript"/>
        </w:rPr>
        <w:t>S1m</w:t>
      </w:r>
      <w:r w:rsidR="002B70F2">
        <w:t>) are</w:t>
      </w:r>
      <w:r w:rsidR="008E0518">
        <w:t xml:space="preserve"> also</w:t>
      </w:r>
      <w:r w:rsidR="002B70F2">
        <w:t xml:space="preserve"> small (</w:t>
      </w:r>
      <w:r w:rsidR="008E0518">
        <w:t>0.02-0.15</w:t>
      </w:r>
      <w:r w:rsidR="002B70F2">
        <w:t xml:space="preserve">). </w:t>
      </w:r>
      <w:r w:rsidR="00DA6495">
        <w:rPr>
          <w:rFonts w:ascii="Times New Roman" w:hAnsi="Times New Roman"/>
        </w:rPr>
        <w:t xml:space="preserve">Since </w:t>
      </w:r>
      <w:r w:rsidR="00DA6495">
        <w:t xml:space="preserve">the between analyte variabilities are on a </w:t>
      </w:r>
      <w:r w:rsidR="00B23B47">
        <w:t>logarithmic</w:t>
      </w:r>
      <w:r w:rsidR="00DA6495">
        <w:t xml:space="preserve"> </w:t>
      </w:r>
      <w:r w:rsidR="00B23B47">
        <w:t>scale with base 10</w:t>
      </w:r>
      <w:r w:rsidR="00DA6495">
        <w:t>, all standard deviations has to be interpreted accordingly</w:t>
      </w:r>
      <w:r w:rsidR="008E0518">
        <w:t xml:space="preserve"> </w:t>
      </w:r>
      <w:r w:rsidR="00C70BC1">
        <w:t xml:space="preserve">to understand the </w:t>
      </w:r>
      <w:r w:rsidR="00C007A8">
        <w:t>BAV</w:t>
      </w:r>
      <w:r w:rsidR="00C70BC1">
        <w:t xml:space="preserve"> </w:t>
      </w:r>
      <w:r w:rsidR="003D3D9A">
        <w:t>of</w:t>
      </w:r>
      <w:r w:rsidR="008E0518">
        <w:t xml:space="preserve"> retention factor</w:t>
      </w:r>
      <w:r w:rsidR="00DA6495">
        <w:t xml:space="preserve">. For example the between analyte variability of </w:t>
      </w:r>
      <w:r w:rsidR="00DF160F">
        <w:t xml:space="preserve">about </w:t>
      </w:r>
      <w:r w:rsidR="00DA6495">
        <w:t xml:space="preserve">0.1 for </w:t>
      </w:r>
      <w:proofErr w:type="spellStart"/>
      <w:r w:rsidR="00DA6495" w:rsidRPr="00135F49">
        <w:rPr>
          <w:i/>
          <w:iCs/>
        </w:rPr>
        <w:t>clogkw</w:t>
      </w:r>
      <w:proofErr w:type="spellEnd"/>
      <w:r w:rsidR="00DA6495">
        <w:t xml:space="preserve"> implies that the predicted effects of the column are on the order of </w:t>
      </w:r>
      <w:r w:rsidR="00DA6495">
        <w:rPr>
          <w:rFonts w:ascii="Times New Roman" w:hAnsi="Times New Roman"/>
        </w:rPr>
        <w:t>±</w:t>
      </w:r>
      <w:r w:rsidR="00DA6495">
        <w:t xml:space="preserve"> 0.1, which corresponds to a multiplicative factors </w:t>
      </w:r>
      <w:r w:rsidR="00C70BC1">
        <w:t>for retention factor</w:t>
      </w:r>
      <w:r w:rsidR="00C007A8">
        <w:t xml:space="preserve"> in water-reach eluents</w:t>
      </w:r>
      <w:r w:rsidR="00DF160F">
        <w:t xml:space="preserve"> ranging</w:t>
      </w:r>
      <w:r w:rsidR="001D0281">
        <w:t xml:space="preserve"> </w:t>
      </w:r>
      <w:r w:rsidR="00DA6495">
        <w:t xml:space="preserve">from </w:t>
      </w:r>
      <w:r w:rsidR="00BB6295">
        <w:t>10</w:t>
      </w:r>
      <w:r w:rsidR="00BB6295" w:rsidRPr="00BB6295">
        <w:rPr>
          <w:vertAlign w:val="superscript"/>
        </w:rPr>
        <w:t>-</w:t>
      </w:r>
      <w:r w:rsidR="00DA6495" w:rsidRPr="00BB6295">
        <w:rPr>
          <w:vertAlign w:val="superscript"/>
        </w:rPr>
        <w:t>0.1</w:t>
      </w:r>
      <w:r w:rsidR="00DA6495">
        <w:t>=</w:t>
      </w:r>
      <w:r w:rsidR="00DA6495" w:rsidRPr="00DF55E7">
        <w:t>0.79</w:t>
      </w:r>
      <w:r w:rsidR="00DA6495">
        <w:t xml:space="preserve"> to </w:t>
      </w:r>
      <w:r w:rsidR="00BB6295">
        <w:t>10</w:t>
      </w:r>
      <w:r w:rsidR="00BB6295" w:rsidRPr="00BB6295">
        <w:rPr>
          <w:vertAlign w:val="superscript"/>
        </w:rPr>
        <w:t>0.1</w:t>
      </w:r>
      <w:r w:rsidR="00DA6495">
        <w:t>=1.26.</w:t>
      </w:r>
      <w:r w:rsidR="00DA6495" w:rsidRPr="00D35AEA">
        <w:rPr>
          <w:rFonts w:ascii="Times New Roman" w:hAnsi="Times New Roman"/>
        </w:rPr>
        <w:t xml:space="preserve"> </w:t>
      </w:r>
      <w:r w:rsidR="0078119E">
        <w:rPr>
          <w:rFonts w:ascii="Times New Roman" w:hAnsi="Times New Roman"/>
        </w:rPr>
        <w:t>High values of BAV for column effects indicate column orthogonality with respect to</w:t>
      </w:r>
      <w:r w:rsidR="00423172">
        <w:rPr>
          <w:rFonts w:ascii="Times New Roman" w:hAnsi="Times New Roman"/>
        </w:rPr>
        <w:t xml:space="preserve"> the</w:t>
      </w:r>
      <w:r w:rsidR="0078119E">
        <w:rPr>
          <w:rFonts w:ascii="Times New Roman" w:hAnsi="Times New Roman"/>
        </w:rPr>
        <w:t xml:space="preserve"> retention behavior controlled by a particular parameter. </w:t>
      </w:r>
    </w:p>
    <w:p w14:paraId="0FCA04F7" w14:textId="04EED134" w:rsidR="008A351F" w:rsidRDefault="00715AD8" w:rsidP="00E95769">
      <w:r>
        <w:t xml:space="preserve">The log P effect </w:t>
      </w:r>
      <w:r w:rsidR="00230674">
        <w:t xml:space="preserve">for </w:t>
      </w:r>
      <w:proofErr w:type="spellStart"/>
      <w:r w:rsidRPr="00135F49">
        <w:rPr>
          <w:i/>
          <w:iCs/>
        </w:rPr>
        <w:t>logkw</w:t>
      </w:r>
      <w:proofErr w:type="spellEnd"/>
      <w:r>
        <w:t xml:space="preserve"> and </w:t>
      </w:r>
      <w:r w:rsidRPr="00135F49">
        <w:rPr>
          <w:i/>
          <w:iCs/>
        </w:rPr>
        <w:t>S1</w:t>
      </w:r>
      <w:r w:rsidR="008E0518" w:rsidRPr="00135F49">
        <w:rPr>
          <w:i/>
          <w:iCs/>
        </w:rPr>
        <w:t>m</w:t>
      </w:r>
      <w:r>
        <w:t xml:space="preserve"> </w:t>
      </w:r>
      <w:r w:rsidR="008A351F">
        <w:t>has a</w:t>
      </w:r>
      <w:r w:rsidR="00230674">
        <w:t xml:space="preserve"> </w:t>
      </w:r>
      <w:r>
        <w:t xml:space="preserve">slope of 0.83 and 0.48 for </w:t>
      </w:r>
      <w:proofErr w:type="spellStart"/>
      <w:r>
        <w:t>XBridge</w:t>
      </w:r>
      <w:proofErr w:type="spellEnd"/>
      <w:r>
        <w:t xml:space="preserve"> Shield RP 18. The </w:t>
      </w:r>
      <w:r w:rsidR="00855571">
        <w:t xml:space="preserve">column </w:t>
      </w:r>
      <w:r>
        <w:t>effect</w:t>
      </w:r>
      <w:r w:rsidR="00230674">
        <w:t xml:space="preserve">s </w:t>
      </w:r>
      <w:r>
        <w:t xml:space="preserve">on </w:t>
      </w:r>
      <w:r w:rsidR="00EF598D">
        <w:t>this</w:t>
      </w:r>
      <w:r>
        <w:t xml:space="preserve"> parameter are </w:t>
      </w:r>
      <w:r w:rsidR="005E5D7A">
        <w:t>close to zero</w:t>
      </w:r>
      <w:r w:rsidR="00C007A8">
        <w:t xml:space="preserve"> implying similar effects of </w:t>
      </w:r>
      <w:proofErr w:type="spellStart"/>
      <w:r w:rsidR="00C007A8" w:rsidRPr="00C007A8">
        <w:rPr>
          <w:i/>
          <w:iCs/>
        </w:rPr>
        <w:t>logP</w:t>
      </w:r>
      <w:proofErr w:type="spellEnd"/>
      <w:r w:rsidR="00C007A8">
        <w:t xml:space="preserve"> on analyte retention.</w:t>
      </w:r>
      <w:r>
        <w:t xml:space="preserve"> The largest </w:t>
      </w:r>
      <w:r w:rsidR="008E5304">
        <w:t>effect of 0.1</w:t>
      </w:r>
      <w:r>
        <w:t xml:space="preserve"> </w:t>
      </w:r>
      <w:r w:rsidR="00DF160F">
        <w:t>was</w:t>
      </w:r>
      <w:r w:rsidR="008E5304">
        <w:t xml:space="preserve"> observed</w:t>
      </w:r>
      <w:r>
        <w:t xml:space="preserve"> </w:t>
      </w:r>
      <w:r w:rsidR="000927BB">
        <w:t>for</w:t>
      </w:r>
      <w:r>
        <w:t xml:space="preserve"> </w:t>
      </w:r>
      <w:proofErr w:type="spellStart"/>
      <w:r>
        <w:t>XBridge</w:t>
      </w:r>
      <w:proofErr w:type="spellEnd"/>
      <w:r>
        <w:t xml:space="preserve"> </w:t>
      </w:r>
      <w:r w:rsidR="000927BB">
        <w:t>Phenyl</w:t>
      </w:r>
      <w:r>
        <w:t xml:space="preserve"> </w:t>
      </w:r>
      <w:r w:rsidR="002A3AAD" w:rsidRPr="00135F49">
        <w:rPr>
          <w:i/>
          <w:iCs/>
        </w:rPr>
        <w:t>cS1m</w:t>
      </w:r>
      <w:r w:rsidR="002A3AAD">
        <w:t xml:space="preserve"> </w:t>
      </w:r>
      <w:r w:rsidR="008F0F0A">
        <w:t>parameter</w:t>
      </w:r>
      <w:r w:rsidR="005E5D7A">
        <w:t xml:space="preserve">. </w:t>
      </w:r>
    </w:p>
    <w:p w14:paraId="182FE7EE" w14:textId="77777777" w:rsidR="00C007A8" w:rsidRPr="00AF079C" w:rsidRDefault="00C007A8" w:rsidP="00C007A8">
      <w:r>
        <w:rPr>
          <w:noProof/>
        </w:rPr>
        <w:drawing>
          <wp:inline distT="0" distB="0" distL="0" distR="0" wp14:anchorId="60869087" wp14:editId="256369FB">
            <wp:extent cx="3044825" cy="3803650"/>
            <wp:effectExtent l="0" t="0" r="3175" b="6350"/>
            <wp:docPr id="2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Obraz 2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58DC582F" w14:textId="71E58671" w:rsidR="00C007A8" w:rsidRDefault="00C007A8" w:rsidP="00C007A8">
      <w:pPr>
        <w:pStyle w:val="VAFigureCaption"/>
      </w:pPr>
      <w:r w:rsidRPr="0046593F">
        <w:t xml:space="preserve">Figure </w:t>
      </w:r>
      <w:r>
        <w:t>2</w:t>
      </w:r>
      <w:r w:rsidRPr="0046593F">
        <w:t xml:space="preserve">. </w:t>
      </w:r>
      <w:r w:rsidRPr="00384D2E">
        <w:t xml:space="preserve">Summary of marginal posterior distributions of the key population-level parameters characterizing </w:t>
      </w:r>
      <w:r>
        <w:t xml:space="preserve">the difference in retention </w:t>
      </w:r>
      <w:r w:rsidRPr="00384D2E">
        <w:t xml:space="preserve">of analytes </w:t>
      </w:r>
      <w:r>
        <w:t>between the</w:t>
      </w:r>
      <w:r w:rsidRPr="00384D2E">
        <w:t xml:space="preserve"> </w:t>
      </w:r>
      <w:r>
        <w:t>indicated</w:t>
      </w:r>
      <w:r w:rsidRPr="00384D2E">
        <w:t xml:space="preserve"> column</w:t>
      </w:r>
      <w:r>
        <w:t xml:space="preserve"> and </w:t>
      </w:r>
      <w:proofErr w:type="spellStart"/>
      <w:r>
        <w:t>XBridge</w:t>
      </w:r>
      <w:proofErr w:type="spellEnd"/>
      <w:r>
        <w:t xml:space="preserve"> Shield RP18 column (column effects)</w:t>
      </w:r>
      <w:r w:rsidRPr="006F1F34">
        <w:t>.</w:t>
      </w:r>
    </w:p>
    <w:p w14:paraId="1580E228" w14:textId="0D63891A" w:rsidR="00C007A8" w:rsidRPr="00C007A8" w:rsidRDefault="009448A6" w:rsidP="00E95769">
      <w:r>
        <w:t xml:space="preserve">The </w:t>
      </w:r>
      <w:r w:rsidRPr="00135F49">
        <w:rPr>
          <w:i/>
          <w:iCs/>
        </w:rPr>
        <w:t>S1</w:t>
      </w:r>
      <w:r>
        <w:t xml:space="preserve"> is higher in ACN than in MeOH by 0.61 for </w:t>
      </w:r>
      <w:proofErr w:type="spellStart"/>
      <w:r>
        <w:t>XBridge</w:t>
      </w:r>
      <w:proofErr w:type="spellEnd"/>
      <w:r>
        <w:t xml:space="preserve"> Shield RP18 column</w:t>
      </w:r>
      <w:r w:rsidR="001D0281">
        <w:t xml:space="preserve">. In </w:t>
      </w:r>
      <w:r>
        <w:t xml:space="preserve">addition </w:t>
      </w:r>
      <w:r w:rsidR="001D0281">
        <w:t xml:space="preserve">it is </w:t>
      </w:r>
      <w:r>
        <w:t>higher by 0.15</w:t>
      </w:r>
      <w:r w:rsidR="00F277B5">
        <w:t xml:space="preserve">, </w:t>
      </w:r>
      <w:r>
        <w:t xml:space="preserve">0.81, 0.51, </w:t>
      </w:r>
      <w:r>
        <w:t xml:space="preserve">0.04 for </w:t>
      </w:r>
      <w:proofErr w:type="spellStart"/>
      <w:r w:rsidRPr="008441E0">
        <w:t>XTerra</w:t>
      </w:r>
      <w:proofErr w:type="spellEnd"/>
      <w:r w:rsidRPr="008441E0">
        <w:t xml:space="preserve"> MS C18</w:t>
      </w:r>
      <w:r>
        <w:t xml:space="preserve">, </w:t>
      </w:r>
      <w:proofErr w:type="spellStart"/>
      <w:r w:rsidRPr="008441E0">
        <w:t>XBridge</w:t>
      </w:r>
      <w:proofErr w:type="spellEnd"/>
      <w:r w:rsidRPr="008441E0">
        <w:t xml:space="preserve"> Phenyl</w:t>
      </w:r>
      <w:r>
        <w:t xml:space="preserve">, </w:t>
      </w:r>
      <w:proofErr w:type="spellStart"/>
      <w:r w:rsidRPr="008441E0">
        <w:t>XBridge</w:t>
      </w:r>
      <w:proofErr w:type="spellEnd"/>
      <w:r w:rsidRPr="008441E0">
        <w:t xml:space="preserve"> C8</w:t>
      </w:r>
      <w:r>
        <w:t xml:space="preserve"> and </w:t>
      </w:r>
      <w:r w:rsidRPr="008441E0">
        <w:t>Xterra MS C8</w:t>
      </w:r>
      <w:r w:rsidR="00C007A8">
        <w:t>, respectively</w:t>
      </w:r>
      <w:r>
        <w:t xml:space="preserve">. The BAV for </w:t>
      </w:r>
      <w:r>
        <w:rPr>
          <w:rFonts w:ascii="Times New Roman" w:hAnsi="Times New Roman"/>
        </w:rPr>
        <w:t>dS1</w:t>
      </w:r>
      <w:r>
        <w:t xml:space="preserve"> (</w:t>
      </w:r>
      <w:r>
        <w:rPr>
          <w:rFonts w:ascii="Times New Roman" w:hAnsi="Times New Roman"/>
        </w:rPr>
        <w:t>ω</w:t>
      </w:r>
      <w:r>
        <w:rPr>
          <w:vertAlign w:val="subscript"/>
        </w:rPr>
        <w:t>dS1</w:t>
      </w:r>
      <w:r>
        <w:t xml:space="preserve">) </w:t>
      </w:r>
      <w:r w:rsidRPr="008E0518">
        <w:t>is about (0.55)</w:t>
      </w:r>
      <w:r>
        <w:t xml:space="preserve"> and for column effects it ranges from (0.14-0.47).The S2 parameter of the Neue equation is </w:t>
      </w:r>
      <w:r w:rsidRPr="0027491C">
        <w:t>0.4</w:t>
      </w:r>
      <w:r>
        <w:t xml:space="preserve">9 in MeOH and 1.3 in ACN. </w:t>
      </w:r>
      <w:r w:rsidR="00715AD8">
        <w:t xml:space="preserve">The </w:t>
      </w:r>
      <w:r w:rsidR="008677E5">
        <w:t xml:space="preserve">temperature </w:t>
      </w:r>
      <w:r w:rsidR="00715AD8">
        <w:t>effect</w:t>
      </w:r>
      <w:r w:rsidR="008F0F0A">
        <w:t xml:space="preserve"> for </w:t>
      </w:r>
      <w:proofErr w:type="spellStart"/>
      <w:r w:rsidR="008F0F0A">
        <w:t>XBridge</w:t>
      </w:r>
      <w:proofErr w:type="spellEnd"/>
      <w:r w:rsidR="008F0F0A">
        <w:t xml:space="preserve"> Shield RP18</w:t>
      </w:r>
      <w:r w:rsidR="008677E5">
        <w:t xml:space="preserve"> </w:t>
      </w:r>
      <w:r w:rsidR="005E5D7A">
        <w:t>are</w:t>
      </w:r>
      <w:r w:rsidR="00715AD8">
        <w:t xml:space="preserve"> small and consiste</w:t>
      </w:r>
      <w:r w:rsidR="008A351F">
        <w:t>nt</w:t>
      </w:r>
      <w:r w:rsidR="00715AD8">
        <w:t xml:space="preserve"> with prior knowledge</w:t>
      </w:r>
      <w:r w:rsidR="000927BB">
        <w:t xml:space="preserve"> (</w:t>
      </w:r>
      <w:r w:rsidR="000927BB" w:rsidRPr="000927BB">
        <w:t>-0.09</w:t>
      </w:r>
      <w:r w:rsidR="000927BB">
        <w:t xml:space="preserve"> per increase in 10</w:t>
      </w:r>
      <w:r w:rsidR="000927BB" w:rsidRPr="000927BB">
        <w:rPr>
          <w:vertAlign w:val="superscript"/>
        </w:rPr>
        <w:t>o</w:t>
      </w:r>
      <w:r w:rsidR="000927BB">
        <w:t xml:space="preserve">C) with </w:t>
      </w:r>
      <w:r w:rsidR="000927BB" w:rsidRPr="000927BB">
        <w:t>BAV of 0.03</w:t>
      </w:r>
      <w:r w:rsidR="00715AD8" w:rsidRPr="000927BB">
        <w:t>.</w:t>
      </w:r>
      <w:r w:rsidR="00715AD8">
        <w:t xml:space="preserve"> The </w:t>
      </w:r>
      <w:r w:rsidR="00EF598D">
        <w:t xml:space="preserve">column effects on temperature </w:t>
      </w:r>
      <w:r w:rsidR="008677E5">
        <w:t xml:space="preserve">and corresponding BAV </w:t>
      </w:r>
      <w:r w:rsidR="000927BB">
        <w:t xml:space="preserve">are small. </w:t>
      </w:r>
      <w:r w:rsidR="0027491C">
        <w:t>The larges</w:t>
      </w:r>
      <w:r w:rsidR="008677E5">
        <w:t>t</w:t>
      </w:r>
      <w:r w:rsidR="0027491C">
        <w:t xml:space="preserve"> effects of </w:t>
      </w:r>
      <w:r w:rsidR="0027491C" w:rsidRPr="0027491C">
        <w:t>-0.02</w:t>
      </w:r>
      <w:r w:rsidR="008A351F">
        <w:t xml:space="preserve"> was</w:t>
      </w:r>
      <w:r w:rsidR="00DF160F">
        <w:t xml:space="preserve"> observed </w:t>
      </w:r>
      <w:r w:rsidR="0027491C">
        <w:t xml:space="preserve">for </w:t>
      </w:r>
      <w:proofErr w:type="spellStart"/>
      <w:r w:rsidR="0027491C">
        <w:t>XBridge</w:t>
      </w:r>
      <w:proofErr w:type="spellEnd"/>
      <w:r w:rsidR="0027491C">
        <w:t xml:space="preserve"> Phenyl</w:t>
      </w:r>
      <w:r w:rsidR="008677E5">
        <w:t xml:space="preserve">. </w:t>
      </w:r>
      <w:r w:rsidR="00C007A8">
        <w:t>This suggest the quantification of temperature effect on one of the columns allows to fairly precisely predicted this effects on other columns.</w:t>
      </w:r>
    </w:p>
    <w:p w14:paraId="5BDC136A" w14:textId="1EBF7E4C" w:rsidR="00F31375" w:rsidRPr="00095461" w:rsidRDefault="00F31375" w:rsidP="00F31375">
      <w:pPr>
        <w:rPr>
          <w:rFonts w:ascii="Times New Roman" w:hAnsi="Times New Roman"/>
        </w:rPr>
      </w:pPr>
      <w:r>
        <w:t xml:space="preserve">The </w:t>
      </w:r>
      <w:proofErr w:type="spellStart"/>
      <w:r>
        <w:t>logkw</w:t>
      </w:r>
      <w:proofErr w:type="spellEnd"/>
      <w:r>
        <w:t xml:space="preserve"> for acids and bases is lower by </w:t>
      </w:r>
      <w:r w:rsidRPr="0047784E">
        <w:t>-0.79</w:t>
      </w:r>
      <w:r>
        <w:t xml:space="preserve"> and </w:t>
      </w:r>
      <w:r w:rsidRPr="0047784E">
        <w:t>-0.97</w:t>
      </w:r>
      <w:r>
        <w:t xml:space="preserve"> on </w:t>
      </w:r>
      <w:proofErr w:type="spellStart"/>
      <w:r>
        <w:t>XBridge</w:t>
      </w:r>
      <w:proofErr w:type="spellEnd"/>
      <w:r>
        <w:t xml:space="preserve"> Shield RP18 with BAV of 0.59. The column effects for that parameter are very small (from -0.04 to 0.04) with BAV ranging from 0.07-0.11. The pH effects on </w:t>
      </w:r>
      <w:proofErr w:type="spellStart"/>
      <w:r>
        <w:t>logkw</w:t>
      </w:r>
      <w:proofErr w:type="spellEnd"/>
      <w:r>
        <w:t xml:space="preserve"> for acids and bases (</w:t>
      </w:r>
      <w:proofErr w:type="spellStart"/>
      <w:r>
        <w:t>apH</w:t>
      </w:r>
      <w:proofErr w:type="spellEnd"/>
      <w:r>
        <w:t xml:space="preserve">) are small and negative for acids </w:t>
      </w:r>
      <w:r w:rsidRPr="0027491C">
        <w:t>(-0.03</w:t>
      </w:r>
      <w:r>
        <w:t xml:space="preserve"> per unit pH</w:t>
      </w:r>
      <w:r w:rsidRPr="0027491C">
        <w:t>)</w:t>
      </w:r>
      <w:r>
        <w:t xml:space="preserve"> and positive for bases (</w:t>
      </w:r>
      <w:r w:rsidRPr="0027491C">
        <w:t>0.08</w:t>
      </w:r>
      <w:r>
        <w:t xml:space="preserve"> per unit pH) for </w:t>
      </w:r>
      <w:proofErr w:type="spellStart"/>
      <w:r>
        <w:t>XBridge</w:t>
      </w:r>
      <w:proofErr w:type="spellEnd"/>
      <w:r>
        <w:t xml:space="preserve"> Shield RP18. The column effects for </w:t>
      </w:r>
      <w:proofErr w:type="spellStart"/>
      <w:r w:rsidRPr="00E95769">
        <w:rPr>
          <w:i/>
          <w:iCs/>
        </w:rPr>
        <w:t>apH</w:t>
      </w:r>
      <w:proofErr w:type="spellEnd"/>
      <w:r>
        <w:t xml:space="preserve"> </w:t>
      </w:r>
      <w:r w:rsidR="00B972BD">
        <w:t>vary across columns</w:t>
      </w:r>
      <w:r>
        <w:t xml:space="preserve"> and range for acids from -0.02 to 0 and for bases from 0.05 to -0.01. </w:t>
      </w:r>
    </w:p>
    <w:p w14:paraId="7F6F7850" w14:textId="77777777" w:rsidR="00E464A3" w:rsidRDefault="00095461" w:rsidP="009257C7">
      <w:r>
        <w:t xml:space="preserve">The S1m for acids and bases is higher by 0.17 and 0.12 on </w:t>
      </w:r>
      <w:proofErr w:type="spellStart"/>
      <w:r>
        <w:t>XBridge</w:t>
      </w:r>
      <w:proofErr w:type="spellEnd"/>
      <w:r>
        <w:t xml:space="preserve"> Shield RP18 with BAV of 0.69. The column effects for that parameter very from </w:t>
      </w:r>
      <w:r w:rsidRPr="00E95769">
        <w:t>-0.49</w:t>
      </w:r>
      <w:r>
        <w:t xml:space="preserve"> to </w:t>
      </w:r>
      <w:r w:rsidRPr="00E95769">
        <w:t>0.36</w:t>
      </w:r>
      <w:r>
        <w:t xml:space="preserve"> depending on column an analyte form with BAV ranging from 0.04-0.20. The slope for acids and bases is different in ACN (relative to </w:t>
      </w:r>
      <w:r w:rsidRPr="00C007A8">
        <w:rPr>
          <w:i/>
          <w:iCs/>
        </w:rPr>
        <w:t>S1m</w:t>
      </w:r>
      <w:r>
        <w:t xml:space="preserve">) by 0.28 </w:t>
      </w:r>
      <w:r w:rsidR="00AB129B">
        <w:t xml:space="preserve">for acids </w:t>
      </w:r>
      <w:r>
        <w:t>and -0.67</w:t>
      </w:r>
      <w:r w:rsidR="00AB129B">
        <w:t xml:space="preserve"> for bases</w:t>
      </w:r>
      <w:r>
        <w:t xml:space="preserve"> on </w:t>
      </w:r>
      <w:proofErr w:type="spellStart"/>
      <w:r>
        <w:t>XBridge</w:t>
      </w:r>
      <w:proofErr w:type="spellEnd"/>
      <w:r>
        <w:t xml:space="preserve"> Shield RP18 with BAV of 0.55. The column effects for that parameter very from </w:t>
      </w:r>
      <w:r w:rsidRPr="00E95769">
        <w:t>-0.</w:t>
      </w:r>
      <w:r>
        <w:t xml:space="preserve">04 to </w:t>
      </w:r>
      <w:r w:rsidRPr="00E95769">
        <w:t>0.</w:t>
      </w:r>
      <w:r>
        <w:t>57 depending on column an analyte form with BAV ranging from 0.07-0.72</w:t>
      </w:r>
      <w:r w:rsidR="00AB129B">
        <w:t xml:space="preserve"> (the highes</w:t>
      </w:r>
      <w:r w:rsidR="00A4009A">
        <w:t>t</w:t>
      </w:r>
      <w:r w:rsidR="00AB129B">
        <w:t xml:space="preserve"> value </w:t>
      </w:r>
      <w:r w:rsidR="00B972BD">
        <w:t>was observed</w:t>
      </w:r>
      <w:r w:rsidR="00AB129B">
        <w:t xml:space="preserve"> for </w:t>
      </w:r>
      <w:proofErr w:type="spellStart"/>
      <w:r w:rsidR="00AB129B">
        <w:t>XBridge</w:t>
      </w:r>
      <w:proofErr w:type="spellEnd"/>
      <w:r w:rsidR="00AB129B">
        <w:t xml:space="preserve"> C8)</w:t>
      </w:r>
      <w:r w:rsidR="00A4009A">
        <w:t>.</w:t>
      </w:r>
    </w:p>
    <w:p w14:paraId="19D7BE07" w14:textId="7267878D" w:rsidR="009257C7" w:rsidRPr="009257C7" w:rsidRDefault="009448A6" w:rsidP="009257C7">
      <w:r>
        <w:rPr>
          <w:noProof/>
        </w:rPr>
        <w:drawing>
          <wp:inline distT="0" distB="0" distL="0" distR="0" wp14:anchorId="50613614" wp14:editId="1A725116">
            <wp:extent cx="3044825" cy="2853055"/>
            <wp:effectExtent l="0" t="0" r="3175" b="4445"/>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braz 2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825" cy="2853055"/>
                    </a:xfrm>
                    <a:prstGeom prst="rect">
                      <a:avLst/>
                    </a:prstGeom>
                  </pic:spPr>
                </pic:pic>
              </a:graphicData>
            </a:graphic>
          </wp:inline>
        </w:drawing>
      </w:r>
    </w:p>
    <w:p w14:paraId="1309F841" w14:textId="0077F12C" w:rsidR="00702372" w:rsidRDefault="00702372" w:rsidP="00702372">
      <w:pPr>
        <w:pStyle w:val="VAFigureCaption"/>
      </w:pPr>
      <w:r w:rsidRPr="0046593F">
        <w:t xml:space="preserve">Figure </w:t>
      </w:r>
      <w:r w:rsidR="004F18AB">
        <w:t>3</w:t>
      </w:r>
      <w:r w:rsidRPr="0046593F">
        <w:t xml:space="preserve">. </w:t>
      </w:r>
      <w:r w:rsidRPr="00384D2E">
        <w:t xml:space="preserve">Summary of marginal posterior distributions of the </w:t>
      </w:r>
      <w:r>
        <w:t>BAV</w:t>
      </w:r>
      <w:r w:rsidRPr="00384D2E">
        <w:t xml:space="preserve"> parameters characterizing </w:t>
      </w:r>
      <w:r>
        <w:t xml:space="preserve">the difference in retention </w:t>
      </w:r>
      <w:r w:rsidRPr="00384D2E">
        <w:t xml:space="preserve">of analytes </w:t>
      </w:r>
      <w:r>
        <w:t>between the</w:t>
      </w:r>
      <w:r w:rsidRPr="00384D2E">
        <w:t xml:space="preserve"> </w:t>
      </w:r>
      <w:r>
        <w:t>indicated</w:t>
      </w:r>
      <w:r w:rsidRPr="00384D2E">
        <w:t xml:space="preserve"> </w:t>
      </w:r>
      <w:r>
        <w:t xml:space="preserve">and </w:t>
      </w:r>
      <w:r w:rsidR="00312F01">
        <w:t xml:space="preserve">reference </w:t>
      </w:r>
      <w:proofErr w:type="spellStart"/>
      <w:r>
        <w:t>XBridge</w:t>
      </w:r>
      <w:proofErr w:type="spellEnd"/>
      <w:r>
        <w:t xml:space="preserve"> Shield RP18 column</w:t>
      </w:r>
      <w:r w:rsidRPr="006F1F34">
        <w:t>.</w:t>
      </w:r>
    </w:p>
    <w:p w14:paraId="05737A0A" w14:textId="4E945A99" w:rsidR="00F31375" w:rsidRPr="00CB7D4B" w:rsidRDefault="00F31375" w:rsidP="00F31375">
      <w:r w:rsidRPr="00AF079C">
        <w:t>The model predictions are well calibrated with the data</w:t>
      </w:r>
      <w:r>
        <w:t xml:space="preserve"> for all the columns</w:t>
      </w:r>
      <w:r w:rsidRPr="00AF079C">
        <w:t xml:space="preserve"> as shown in Figure </w:t>
      </w:r>
      <w:r>
        <w:t>S3</w:t>
      </w:r>
      <w:r w:rsidRPr="00AF079C">
        <w:t xml:space="preserve">. </w:t>
      </w:r>
      <w:r>
        <w:t>The in</w:t>
      </w:r>
      <w:r w:rsidRPr="001E1C52">
        <w:t xml:space="preserve">dividual and population predictions versus observed </w:t>
      </w:r>
      <w:r>
        <w:t>retention times</w:t>
      </w:r>
      <w:r w:rsidRPr="001E1C52">
        <w:t xml:space="preserve"> are relatively symmetrically distributed around the line of identity</w:t>
      </w:r>
      <w:r>
        <w:t xml:space="preserve"> indicating model applicability for predictions. The individual and population predictions for several analytes are also shown in Figure S4 and S5. The individual prediction are very precise </w:t>
      </w:r>
      <w:r>
        <w:lastRenderedPageBreak/>
        <w:t xml:space="preserve">and close to observed data. The population predictions are also well calibrated but </w:t>
      </w:r>
      <w:r w:rsidR="008B6DE0">
        <w:t>(</w:t>
      </w:r>
      <w:r w:rsidR="00E464A3">
        <w:t>as expected</w:t>
      </w:r>
      <w:r w:rsidR="008B6DE0">
        <w:t>)</w:t>
      </w:r>
      <w:r w:rsidR="00E464A3">
        <w:t xml:space="preserve"> </w:t>
      </w:r>
      <w:r>
        <w:t xml:space="preserve">are less </w:t>
      </w:r>
      <w:r w:rsidR="00C007A8">
        <w:t>sharp/</w:t>
      </w:r>
      <w:r>
        <w:t>precise. The limited data predictions are shown in Figure S6. By comparing them to the population predictions one is able to assess the added predict</w:t>
      </w:r>
      <w:r w:rsidR="00C007A8">
        <w:t>ive</w:t>
      </w:r>
      <w:r>
        <w:t xml:space="preserve"> value of </w:t>
      </w:r>
      <w:proofErr w:type="spellStart"/>
      <w:r>
        <w:t>XBridge</w:t>
      </w:r>
      <w:proofErr w:type="spellEnd"/>
      <w:r>
        <w:t xml:space="preserve"> Shield RP18 data</w:t>
      </w:r>
      <w:r w:rsidR="00E464A3">
        <w:t xml:space="preserve">. </w:t>
      </w:r>
      <w:r>
        <w:t xml:space="preserve">Uncertainty chromatograms for population, individual and limited data predictions under the same chromatographic conditions are shown </w:t>
      </w:r>
      <w:r w:rsidRPr="00AF079C">
        <w:t xml:space="preserve">in Figure </w:t>
      </w:r>
      <w:r>
        <w:t>S7</w:t>
      </w:r>
      <w:r w:rsidRPr="00AF079C">
        <w:t>.</w:t>
      </w:r>
      <w:r>
        <w:t xml:space="preserve"> They illustrate retention uncertainties given access to different data.</w:t>
      </w:r>
      <w:r w:rsidR="00E464A3">
        <w:t xml:space="preserve"> Clearly the added predictive value of  </w:t>
      </w:r>
      <w:proofErr w:type="spellStart"/>
      <w:r w:rsidR="00E464A3">
        <w:t>XBridge</w:t>
      </w:r>
      <w:proofErr w:type="spellEnd"/>
      <w:r w:rsidR="00E464A3">
        <w:t xml:space="preserve"> Shield RP18 data is large.</w:t>
      </w:r>
      <w:r w:rsidR="00696651">
        <w:t xml:space="preserve">  As an example the </w:t>
      </w:r>
      <w:r w:rsidR="00A5422A">
        <w:t>standard deviation of</w:t>
      </w:r>
      <w:r w:rsidR="00696651" w:rsidRPr="00696651">
        <w:t xml:space="preserve"> </w:t>
      </w:r>
      <w:r w:rsidR="00696651">
        <w:t xml:space="preserve">retention time </w:t>
      </w:r>
      <w:r w:rsidR="00A5422A">
        <w:t xml:space="preserve">predictions </w:t>
      </w:r>
      <w:r w:rsidR="00696651">
        <w:t xml:space="preserve">is </w:t>
      </w:r>
      <w:r w:rsidR="00A5422A">
        <w:t>reduced from about 10 min</w:t>
      </w:r>
      <w:r w:rsidR="00696651">
        <w:t xml:space="preserve"> for population predictions</w:t>
      </w:r>
      <w:r w:rsidR="00A5422A">
        <w:t xml:space="preserve"> to</w:t>
      </w:r>
      <w:r w:rsidR="00696651">
        <w:t xml:space="preserve"> </w:t>
      </w:r>
      <w:r w:rsidR="00A5422A">
        <w:t>about 2 min for limited data predictions and further to about 0.1</w:t>
      </w:r>
      <w:r w:rsidR="00696651">
        <w:t xml:space="preserve"> for individual predictions</w:t>
      </w:r>
      <w:r w:rsidR="00A5422A">
        <w:t>.</w:t>
      </w:r>
      <w:r w:rsidR="00AB5346">
        <w:t xml:space="preserve"> It confirms that the population predictions are very uncertain and of limited practical usefulness. The reason is that they are</w:t>
      </w:r>
      <w:r w:rsidR="00AE6D59">
        <w:t xml:space="preserve"> mostly</w:t>
      </w:r>
      <w:r w:rsidR="00AB5346">
        <w:t xml:space="preserve"> driven by unexplained BAV </w:t>
      </w:r>
      <w:r w:rsidR="00AB5346" w:rsidRPr="004C3D84">
        <w:rPr>
          <w:rFonts w:ascii="Times New Roman" w:hAnsi="Times New Roman"/>
          <w:i/>
          <w:iCs/>
        </w:rPr>
        <w:t>ω</w:t>
      </w:r>
      <w:r w:rsidR="00AB5346">
        <w:t>, which is large. However, by adding experimental information one can decrease th</w:t>
      </w:r>
      <w:r w:rsidR="00F04625">
        <w:t>e</w:t>
      </w:r>
      <w:r w:rsidR="00AB5346">
        <w:t xml:space="preserve"> uncertainty. For example, including all the experimental data provides a very accurate individual predictions. For the limited data predictions the uncertainty is almost entirely reduced for </w:t>
      </w:r>
      <w:proofErr w:type="spellStart"/>
      <w:r w:rsidR="00AB5346">
        <w:t>XBridge</w:t>
      </w:r>
      <w:proofErr w:type="spellEnd"/>
      <w:r w:rsidR="00AB5346">
        <w:t xml:space="preserve"> Shield RP18 column (as there is a lot of data collected using that particular column). For all the other columns there is still some proportion of uncertainty left. In this case, it mostly depends on </w:t>
      </w:r>
      <w:proofErr w:type="spellStart"/>
      <w:r w:rsidR="00AB5346">
        <w:t>c</w:t>
      </w:r>
      <w:r w:rsidR="00AB5346" w:rsidRPr="004C3D84">
        <w:rPr>
          <w:rFonts w:ascii="Times New Roman" w:hAnsi="Times New Roman"/>
          <w:i/>
          <w:iCs/>
        </w:rPr>
        <w:t>ω</w:t>
      </w:r>
      <w:proofErr w:type="spellEnd"/>
      <w:r w:rsidR="00AB5346">
        <w:rPr>
          <w:rFonts w:ascii="Times New Roman" w:hAnsi="Times New Roman"/>
        </w:rPr>
        <w:t>. Since</w:t>
      </w:r>
      <w:r w:rsidR="00AB5346" w:rsidRPr="004C3D84">
        <w:rPr>
          <w:rFonts w:ascii="Times New Roman" w:hAnsi="Times New Roman"/>
        </w:rPr>
        <w:t xml:space="preserve"> </w:t>
      </w:r>
      <w:proofErr w:type="spellStart"/>
      <w:r w:rsidR="00AB5346" w:rsidRPr="004C3D84">
        <w:t>c</w:t>
      </w:r>
      <w:r w:rsidR="00AB5346" w:rsidRPr="004C3D84">
        <w:rPr>
          <w:rFonts w:ascii="Times New Roman" w:hAnsi="Times New Roman"/>
        </w:rPr>
        <w:t>ω</w:t>
      </w:r>
      <w:proofErr w:type="spellEnd"/>
      <w:r w:rsidR="00AB5346">
        <w:rPr>
          <w:rFonts w:ascii="Times New Roman" w:hAnsi="Times New Roman"/>
          <w:i/>
          <w:iCs/>
        </w:rPr>
        <w:t xml:space="preserve"> </w:t>
      </w:r>
      <w:r w:rsidR="00AB5346" w:rsidRPr="004C3D84">
        <w:t>is small (about 0.1</w:t>
      </w:r>
      <w:r w:rsidR="00AB5346">
        <w:t xml:space="preserve"> for neutral forms of analyte</w:t>
      </w:r>
      <w:r w:rsidR="00AB5346" w:rsidRPr="004C3D84">
        <w:t>)</w:t>
      </w:r>
      <w:r w:rsidR="00AB5346">
        <w:rPr>
          <w:rFonts w:ascii="Times New Roman" w:hAnsi="Times New Roman"/>
          <w:i/>
          <w:iCs/>
        </w:rPr>
        <w:t xml:space="preserve"> </w:t>
      </w:r>
      <w:r w:rsidR="00AB5346">
        <w:rPr>
          <w:rFonts w:ascii="Times New Roman" w:hAnsi="Times New Roman"/>
        </w:rPr>
        <w:t xml:space="preserve">one can expect a fairly precise predictions, i.e. one is able to predict isocratic retention factor with an uncertainty of about 20-25%. It might be of practical usefulness for simple problems involving few analytes. </w:t>
      </w:r>
    </w:p>
    <w:p w14:paraId="1A2ABD8A" w14:textId="28A0D2BB" w:rsidR="00F31375" w:rsidRPr="0046593F" w:rsidRDefault="00F31375" w:rsidP="00F31375">
      <w:r>
        <w:t xml:space="preserve">All model parameters jointly affect analyte retention. To better illustrate this joined effect of parameters, we simulated the retention factors for the typical acidic, basic and neutral analyte with log P of 0, 3 and 6. The results are present in Figure 4. </w:t>
      </w:r>
    </w:p>
    <w:p w14:paraId="7307F35E" w14:textId="2C5317D3" w:rsidR="00681A67" w:rsidRPr="00AF079C" w:rsidRDefault="00AA671C" w:rsidP="006F1F34">
      <w:pPr>
        <w:pStyle w:val="TAMainText"/>
      </w:pPr>
      <w:r>
        <w:rPr>
          <w:noProof/>
        </w:rPr>
        <w:drawing>
          <wp:inline distT="0" distB="0" distL="0" distR="0" wp14:anchorId="0AC5D0CC" wp14:editId="2D13E006">
            <wp:extent cx="3044825" cy="3803650"/>
            <wp:effectExtent l="0" t="0" r="3175" b="6350"/>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az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1310424E" w14:textId="1C1960FF" w:rsidR="00681A67" w:rsidRDefault="00681A67" w:rsidP="006F1F34">
      <w:pPr>
        <w:pStyle w:val="VAFigureCaption"/>
      </w:pPr>
      <w:r w:rsidRPr="00AF079C">
        <w:t xml:space="preserve">Figure </w:t>
      </w:r>
      <w:r w:rsidR="00463CEB">
        <w:t>4</w:t>
      </w:r>
      <w:r w:rsidRPr="00AF079C">
        <w:t xml:space="preserve">. </w:t>
      </w:r>
      <w:r w:rsidRPr="00AF71C7">
        <w:t xml:space="preserve">Graphical display of </w:t>
      </w:r>
      <w:r w:rsidR="00523691" w:rsidRPr="00AF71C7">
        <w:t xml:space="preserve">the typical retention profiles </w:t>
      </w:r>
      <w:r w:rsidR="00671B2F">
        <w:t>(</w:t>
      </w:r>
      <w:r w:rsidR="00671B2F" w:rsidRPr="00AF71C7">
        <w:t xml:space="preserve">log k vs </w:t>
      </w:r>
      <w:r w:rsidR="00601F64">
        <w:rPr>
          <w:rFonts w:ascii="Times New Roman" w:hAnsi="Times New Roman"/>
        </w:rPr>
        <w:t>φ</w:t>
      </w:r>
      <w:r w:rsidR="00671B2F">
        <w:t xml:space="preserve">) </w:t>
      </w:r>
      <w:r w:rsidR="00523691" w:rsidRPr="00AF71C7">
        <w:t>f</w:t>
      </w:r>
      <w:r w:rsidR="00671B2F">
        <w:t>or</w:t>
      </w:r>
      <w:r w:rsidR="00523691" w:rsidRPr="00CF20D2">
        <w:t xml:space="preserve"> </w:t>
      </w:r>
      <w:r w:rsidR="008036F3">
        <w:t xml:space="preserve">a typical </w:t>
      </w:r>
      <w:r w:rsidR="00523691" w:rsidRPr="00CF20D2">
        <w:t>basic, neutral and acidic form o</w:t>
      </w:r>
      <w:r w:rsidR="004F55C3">
        <w:t>f a</w:t>
      </w:r>
      <w:r w:rsidR="008036F3">
        <w:t xml:space="preserve">n </w:t>
      </w:r>
      <w:r w:rsidR="00523691" w:rsidRPr="00CF20D2">
        <w:t xml:space="preserve">analyte with log P of </w:t>
      </w:r>
      <w:r w:rsidR="00D27265">
        <w:t>0</w:t>
      </w:r>
      <w:r w:rsidR="00523691" w:rsidRPr="00CF20D2">
        <w:t xml:space="preserve">, </w:t>
      </w:r>
      <w:r w:rsidR="00D27265">
        <w:t>3</w:t>
      </w:r>
      <w:r w:rsidR="00523691" w:rsidRPr="00CF20D2">
        <w:t>, and 6</w:t>
      </w:r>
      <w:r w:rsidR="004F55C3">
        <w:t xml:space="preserve"> at 25</w:t>
      </w:r>
      <w:r w:rsidR="004F55C3" w:rsidRPr="004F55C3">
        <w:rPr>
          <w:vertAlign w:val="superscript"/>
        </w:rPr>
        <w:t>o</w:t>
      </w:r>
      <w:r w:rsidR="004F55C3">
        <w:t>C</w:t>
      </w:r>
      <w:r w:rsidR="00523691" w:rsidRPr="00CF20D2">
        <w:t>. The uncertainty</w:t>
      </w:r>
      <w:r w:rsidR="007D7C0E">
        <w:t xml:space="preserve"> </w:t>
      </w:r>
      <w:r w:rsidR="00FE6403" w:rsidRPr="00CF20D2">
        <w:t xml:space="preserve">is not </w:t>
      </w:r>
      <w:r w:rsidR="00F072DC">
        <w:t>provided</w:t>
      </w:r>
      <w:r w:rsidR="00FE6403" w:rsidRPr="00CF20D2">
        <w:t xml:space="preserve"> to improve </w:t>
      </w:r>
      <w:r w:rsidR="0006411C" w:rsidRPr="00CF20D2">
        <w:t>readability</w:t>
      </w:r>
      <w:r w:rsidR="00FE2A16">
        <w:t>.</w:t>
      </w:r>
    </w:p>
    <w:p w14:paraId="3CC120EE" w14:textId="77777777" w:rsidR="00F04625" w:rsidRPr="0046593F" w:rsidRDefault="00F04625" w:rsidP="00F04625">
      <w:r>
        <w:t>Based on that graph one is able to directly compare column characteristics across a wide range of chromatographic conditions. We also provide various isocratic prediction (with uncertainties) for 6 selected analytes to illustrate the impact of parameters on isocratic retention (Figure S8 and S9).</w:t>
      </w:r>
    </w:p>
    <w:p w14:paraId="7C2511E7" w14:textId="454ABC5A" w:rsidR="003E5B4E" w:rsidRDefault="002B70F2" w:rsidP="000707D9">
      <w:pPr>
        <w:pStyle w:val="TAMainText"/>
      </w:pPr>
      <w:r>
        <w:t xml:space="preserve">The model can be used </w:t>
      </w:r>
      <w:r w:rsidR="00136950">
        <w:t>in</w:t>
      </w:r>
      <w:r>
        <w:t xml:space="preserve"> decision making </w:t>
      </w:r>
      <w:r w:rsidR="00136950">
        <w:t>to help identify</w:t>
      </w:r>
      <w:r>
        <w:t xml:space="preserve"> chromatographic conditions</w:t>
      </w:r>
      <w:r w:rsidR="00136950">
        <w:t xml:space="preserve"> leading to the desired separation</w:t>
      </w:r>
      <w:r>
        <w:t>.</w:t>
      </w:r>
      <w:r w:rsidR="00337D7A">
        <w:t xml:space="preserve"> In this work it was illustrated </w:t>
      </w:r>
      <w:r w:rsidR="00BB4B46">
        <w:t xml:space="preserve">using </w:t>
      </w:r>
      <w:r w:rsidR="008D509C">
        <w:t xml:space="preserve">statistical </w:t>
      </w:r>
      <w:r w:rsidR="00BB4B46">
        <w:t xml:space="preserve">decision theory. For that purpose </w:t>
      </w:r>
      <w:r w:rsidR="00540A9F">
        <w:t xml:space="preserve">we proposed </w:t>
      </w:r>
      <w:r w:rsidR="00BB4B46">
        <w:t>a</w:t>
      </w:r>
      <w:r w:rsidR="00136950">
        <w:t xml:space="preserve"> very simply utility function </w:t>
      </w:r>
      <w:r w:rsidR="00BB4B46">
        <w:t xml:space="preserve">that </w:t>
      </w:r>
      <w:r w:rsidR="00136950">
        <w:t>favor</w:t>
      </w:r>
      <w:r w:rsidR="00BB4B46">
        <w:t>s</w:t>
      </w:r>
      <w:r w:rsidR="00136950">
        <w:t xml:space="preserve"> shorter runs within a separation window </w:t>
      </w:r>
      <w:r w:rsidR="00232FD8">
        <w:t>between</w:t>
      </w:r>
      <w:r w:rsidR="00136950">
        <w:t xml:space="preserve"> 2 </w:t>
      </w:r>
      <w:r w:rsidR="00232FD8">
        <w:t xml:space="preserve">and </w:t>
      </w:r>
      <w:r w:rsidR="00136950">
        <w:t>40 min and ensur</w:t>
      </w:r>
      <w:r w:rsidR="00F04625">
        <w:t>e</w:t>
      </w:r>
      <w:r w:rsidR="00136950">
        <w:t xml:space="preserve"> at least 2 min difference in retention of critical pairs of analytes. </w:t>
      </w:r>
      <w:r w:rsidR="00967558">
        <w:t>The utility maps are presented on Figures S10 and S11</w:t>
      </w:r>
      <w:r w:rsidR="004731A6">
        <w:t xml:space="preserve"> and the uncertainty chromatograms for the highest expected utility are shown on Figures 5 and 6 for individual and limited data predictions.</w:t>
      </w:r>
      <w:r w:rsidR="00F04625">
        <w:t xml:space="preserve"> </w:t>
      </w:r>
      <w:r w:rsidR="00646BD1">
        <w:t>Based on</w:t>
      </w:r>
      <w:r w:rsidR="00232FD8">
        <w:t xml:space="preserve"> </w:t>
      </w:r>
      <w:r w:rsidR="00136950">
        <w:t xml:space="preserve">individual predictions </w:t>
      </w:r>
      <w:r w:rsidR="00232FD8">
        <w:t xml:space="preserve">one can identify chromatographic conditions leading </w:t>
      </w:r>
      <w:r w:rsidR="008D509C">
        <w:t xml:space="preserve">to </w:t>
      </w:r>
      <w:r w:rsidR="0040368F">
        <w:t>large</w:t>
      </w:r>
      <w:r w:rsidR="008D509C">
        <w:t xml:space="preserve"> expected utilities </w:t>
      </w:r>
      <w:r w:rsidR="00232FD8">
        <w:t xml:space="preserve">for all of the </w:t>
      </w:r>
      <w:r w:rsidR="008D509C">
        <w:t xml:space="preserve">analyzed </w:t>
      </w:r>
      <w:r w:rsidR="00232FD8">
        <w:t xml:space="preserve">columns. </w:t>
      </w:r>
      <w:r w:rsidR="00646BD1">
        <w:t>The highest</w:t>
      </w:r>
      <w:r w:rsidR="008D509C">
        <w:t xml:space="preserve"> expected</w:t>
      </w:r>
      <w:r w:rsidR="00646BD1">
        <w:t xml:space="preserve"> utility</w:t>
      </w:r>
      <w:r w:rsidR="006163A4">
        <w:t xml:space="preserve"> among the </w:t>
      </w:r>
      <w:r w:rsidR="004B1070">
        <w:t>simulated chromatographic</w:t>
      </w:r>
      <w:r w:rsidR="006163A4">
        <w:t xml:space="preserve"> conditions</w:t>
      </w:r>
      <w:r w:rsidR="00646BD1">
        <w:t xml:space="preserve"> </w:t>
      </w:r>
      <w:r w:rsidR="008D509C">
        <w:t>was identified</w:t>
      </w:r>
      <w:r w:rsidR="00646BD1">
        <w:t xml:space="preserve"> for</w:t>
      </w:r>
      <w:r w:rsidR="00232FD8">
        <w:t xml:space="preserve"> </w:t>
      </w:r>
      <w:r w:rsidR="00232FD8" w:rsidRPr="00232FD8">
        <w:t>Xterra</w:t>
      </w:r>
      <w:r w:rsidR="006163A4">
        <w:t xml:space="preserve"> Phenyl</w:t>
      </w:r>
      <w:r w:rsidR="00646BD1">
        <w:t>.</w:t>
      </w:r>
      <w:r w:rsidR="00967558">
        <w:t xml:space="preserve"> </w:t>
      </w:r>
      <w:r w:rsidR="008D509C">
        <w:t>Nevertheless, t</w:t>
      </w:r>
      <w:r w:rsidR="00967558">
        <w:t>he differences</w:t>
      </w:r>
      <w:r w:rsidR="00DD21B6">
        <w:t xml:space="preserve"> in expected utility</w:t>
      </w:r>
      <w:r w:rsidR="00967558">
        <w:t xml:space="preserve"> are</w:t>
      </w:r>
      <w:r w:rsidR="008D509C">
        <w:t xml:space="preserve"> </w:t>
      </w:r>
      <w:r w:rsidR="00967558">
        <w:t>small</w:t>
      </w:r>
      <w:r w:rsidR="00DD21B6">
        <w:t xml:space="preserve"> </w:t>
      </w:r>
      <w:r w:rsidR="00F612B8">
        <w:t>suggesting</w:t>
      </w:r>
      <w:r w:rsidR="00DD21B6">
        <w:t xml:space="preserve"> </w:t>
      </w:r>
      <w:r w:rsidR="00540A9F">
        <w:t>that similar separation</w:t>
      </w:r>
      <w:r w:rsidR="00F612B8">
        <w:t>s</w:t>
      </w:r>
      <w:r w:rsidR="00540A9F">
        <w:t xml:space="preserve"> (with respect to the proposed utility) can</w:t>
      </w:r>
      <w:r w:rsidR="008D509C">
        <w:t xml:space="preserve"> </w:t>
      </w:r>
      <w:r w:rsidR="00540A9F">
        <w:t>be identified</w:t>
      </w:r>
      <w:r w:rsidR="008D509C">
        <w:t xml:space="preserve"> </w:t>
      </w:r>
      <w:r w:rsidR="00DF160F">
        <w:t xml:space="preserve">also </w:t>
      </w:r>
      <w:r w:rsidR="008D509C">
        <w:t>for other columns</w:t>
      </w:r>
      <w:r w:rsidR="00967558">
        <w:t xml:space="preserve">. </w:t>
      </w:r>
      <w:r w:rsidR="00DD21B6">
        <w:t xml:space="preserve">Based on utility maps one can </w:t>
      </w:r>
      <w:r w:rsidR="00540A9F">
        <w:t xml:space="preserve">also </w:t>
      </w:r>
      <w:r w:rsidR="00DD21B6">
        <w:t>identify the</w:t>
      </w:r>
      <w:r w:rsidR="00967558">
        <w:t xml:space="preserve"> </w:t>
      </w:r>
      <w:r w:rsidR="00540A9F">
        <w:t>regions of chromatographic conditions leading to similar separations.</w:t>
      </w:r>
    </w:p>
    <w:p w14:paraId="6CB7E477" w14:textId="77777777" w:rsidR="005A42DF" w:rsidRDefault="005A42DF" w:rsidP="005A42DF">
      <w:pPr>
        <w:pStyle w:val="VAFigureCaption"/>
      </w:pPr>
      <w:r>
        <w:rPr>
          <w:noProof/>
        </w:rPr>
        <w:drawing>
          <wp:inline distT="0" distB="0" distL="0" distR="0" wp14:anchorId="408E8825" wp14:editId="3709D7B2">
            <wp:extent cx="3044825" cy="3803650"/>
            <wp:effectExtent l="0" t="0" r="3175" b="635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65C48E28" w14:textId="77777777" w:rsidR="005A42DF" w:rsidRDefault="005A42DF" w:rsidP="005A42DF">
      <w:pPr>
        <w:pStyle w:val="VAFigureCaption"/>
      </w:pPr>
      <w:r w:rsidRPr="00AF079C">
        <w:t xml:space="preserve">Figure </w:t>
      </w:r>
      <w:r>
        <w:t>5</w:t>
      </w:r>
      <w:r w:rsidRPr="00AF079C">
        <w:t xml:space="preserve">. </w:t>
      </w:r>
      <w:r>
        <w:t>The optimal Bayesian-based chromatographic conditions found based on individual data predictions.</w:t>
      </w:r>
    </w:p>
    <w:p w14:paraId="24A3214C" w14:textId="27FDD561" w:rsidR="002933E5" w:rsidRDefault="00DF160F" w:rsidP="002933E5">
      <w:r>
        <w:t>It</w:t>
      </w:r>
      <w:r w:rsidR="00540A9F">
        <w:t xml:space="preserve"> is</w:t>
      </w:r>
      <w:r>
        <w:t xml:space="preserve"> al</w:t>
      </w:r>
      <w:r w:rsidR="00F072DC">
        <w:t>s</w:t>
      </w:r>
      <w:r>
        <w:t>o</w:t>
      </w:r>
      <w:r w:rsidR="00540A9F">
        <w:t xml:space="preserve"> possible to</w:t>
      </w:r>
      <w:r w:rsidR="00BB4B46">
        <w:t xml:space="preserve"> identify optimal conditions based on </w:t>
      </w:r>
      <w:r w:rsidR="00F612B8">
        <w:t xml:space="preserve">the </w:t>
      </w:r>
      <w:r w:rsidR="00BB4B46">
        <w:t xml:space="preserve">limited data (e.g. conditional on </w:t>
      </w:r>
      <w:proofErr w:type="spellStart"/>
      <w:r w:rsidR="00BB4B46">
        <w:t>XBridge</w:t>
      </w:r>
      <w:proofErr w:type="spellEnd"/>
      <w:r w:rsidR="00BB4B46">
        <w:t xml:space="preserve"> Shield RP18 data). This is a situation of </w:t>
      </w:r>
      <w:r w:rsidR="0040368F">
        <w:t>predicting</w:t>
      </w:r>
      <w:r w:rsidR="00BB4B46">
        <w:t xml:space="preserve"> retention on </w:t>
      </w:r>
      <w:r w:rsidR="00EA06CE">
        <w:t>a different</w:t>
      </w:r>
      <w:r w:rsidR="00BB4B46">
        <w:t xml:space="preserve"> column having a fairly good understanding of retention</w:t>
      </w:r>
      <w:r w:rsidR="008D509C">
        <w:t xml:space="preserve"> of analytes</w:t>
      </w:r>
      <w:r w:rsidR="00BB4B46">
        <w:t xml:space="preserve"> </w:t>
      </w:r>
      <w:r w:rsidR="00F612B8">
        <w:t>for</w:t>
      </w:r>
      <w:r w:rsidR="00BB4B46">
        <w:t xml:space="preserve"> one </w:t>
      </w:r>
      <w:r w:rsidR="00540A9F">
        <w:t xml:space="preserve">reference </w:t>
      </w:r>
      <w:r w:rsidR="00BB4B46">
        <w:t xml:space="preserve">column. In </w:t>
      </w:r>
      <w:r w:rsidR="00AE7D14">
        <w:t>ou</w:t>
      </w:r>
      <w:r w:rsidR="008D509C">
        <w:t>r</w:t>
      </w:r>
      <w:r w:rsidR="00BB4B46">
        <w:t xml:space="preserve"> scenario, the uncertainties of the resulting chromatograms are </w:t>
      </w:r>
      <w:r>
        <w:t>fairly small</w:t>
      </w:r>
      <w:r w:rsidR="008D509C">
        <w:t xml:space="preserve"> (standard deviation is </w:t>
      </w:r>
      <w:r w:rsidR="008D509C">
        <w:lastRenderedPageBreak/>
        <w:t>in a range of few minutes</w:t>
      </w:r>
      <w:r w:rsidR="0040368F">
        <w:t xml:space="preserve"> for gradient conditions</w:t>
      </w:r>
      <w:r w:rsidR="008D509C">
        <w:t>)</w:t>
      </w:r>
      <w:r w:rsidR="00BB4B46">
        <w:t xml:space="preserve">, </w:t>
      </w:r>
      <w:r>
        <w:t xml:space="preserve">however </w:t>
      </w:r>
      <w:r w:rsidR="00F072DC">
        <w:t>are not</w:t>
      </w:r>
      <w:r>
        <w:t xml:space="preserve"> sufficient to identify the best conditions</w:t>
      </w:r>
      <w:r w:rsidR="00F072DC" w:rsidRPr="00F072DC">
        <w:t xml:space="preserve"> </w:t>
      </w:r>
      <w:r w:rsidR="00F072DC">
        <w:t>with confidence</w:t>
      </w:r>
      <w:r>
        <w:t xml:space="preserve">. </w:t>
      </w:r>
      <w:r w:rsidR="00F072DC">
        <w:t>Clearly some</w:t>
      </w:r>
      <w:r>
        <w:t xml:space="preserve"> </w:t>
      </w:r>
      <w:r w:rsidR="00BB4B46">
        <w:t xml:space="preserve">additional experiments </w:t>
      </w:r>
      <w:r>
        <w:t>are required</w:t>
      </w:r>
      <w:r w:rsidR="00540A9F">
        <w:t xml:space="preserve"> </w:t>
      </w:r>
      <w:r w:rsidR="00BB4B46">
        <w:t>to improve precision.</w:t>
      </w:r>
      <w:r w:rsidR="00A2047A">
        <w:t xml:space="preserve"> </w:t>
      </w:r>
      <w:r w:rsidR="00AE7D14">
        <w:t xml:space="preserve">There are </w:t>
      </w:r>
      <w:r w:rsidR="002933E5">
        <w:t>several</w:t>
      </w:r>
      <w:r w:rsidR="00AE7D14">
        <w:t xml:space="preserve"> options of how to proceed</w:t>
      </w:r>
      <w:r w:rsidR="00EA06CE">
        <w:t xml:space="preserve">. </w:t>
      </w:r>
      <w:r w:rsidR="008D509C">
        <w:t>One</w:t>
      </w:r>
      <w:r w:rsidR="002933E5">
        <w:t xml:space="preserve"> can </w:t>
      </w:r>
      <w:r w:rsidR="00DA4679">
        <w:t xml:space="preserve">try to </w:t>
      </w:r>
      <w:r w:rsidR="002933E5">
        <w:t xml:space="preserve">find the best experimental design ensuring the highest informativeness of a set of additional experiments. Since </w:t>
      </w:r>
      <w:r w:rsidR="00F072DC">
        <w:t>the proposed</w:t>
      </w:r>
      <w:r w:rsidR="002933E5">
        <w:t xml:space="preserve"> model provides a prior</w:t>
      </w:r>
      <w:r w:rsidR="00F072DC">
        <w:t>i</w:t>
      </w:r>
      <w:r w:rsidR="002933E5">
        <w:t xml:space="preserve"> information for subsequent analysis this prior information can be utilized to decrease the number of </w:t>
      </w:r>
      <w:r w:rsidR="009C7896">
        <w:t>future</w:t>
      </w:r>
      <w:r w:rsidR="00EA06CE">
        <w:t xml:space="preserve"> </w:t>
      </w:r>
      <w:r w:rsidR="002933E5">
        <w:t xml:space="preserve">experiments. One can also </w:t>
      </w:r>
      <w:r w:rsidR="00DA4679">
        <w:t>perform experiments</w:t>
      </w:r>
      <w:r w:rsidR="002933E5">
        <w:t xml:space="preserve"> sequentially </w:t>
      </w:r>
      <w:r w:rsidR="00DA4679">
        <w:t>and refine predictions after every experiment.</w:t>
      </w:r>
      <w:r w:rsidR="00DA4679">
        <w:fldChar w:fldCharType="begin"/>
      </w:r>
      <w:r w:rsidR="00444FCA">
        <w:instrText xml:space="preserve"> ADDIN ZOTERO_ITEM CSL_CITATION {"citationID":"OIOvdPTN","properties":{"formattedCitation":"\\super 23\\nosupersub{}","plainCitation":"23","noteIndex":0},"citationItems":[{"id":281,"uris":["http://zotero.org/users/local/cIlVeWgC/items/8ZFEQITB"],"itemData":{"id":281,"type":"article-journal","abstract":"In this work, various sequential Bayesian-based method development procedures associated with a search of isocratic chromatographic conditions ensuring baseline separation of one, two, and three analytes within the pre-specified retention time window were evaluated. The accuracy and total analysis time of tested procedures were experimentally and theoretically verified and compared with the usual approaches utilizing one or two preliminary organic modifier gradients. The possession of strong and weakly informative priors about analytes was considered. The overall success rate of tested procedures was high with a small number of mistakes. It was shown that for simple problems considered here one is able to use a sequence of isocratic conditions to find the desired chromatogram. The use of one preliminary gradient was shown to be of similar accuracy and time requirements. Interestingly, the use of two preliminary gradients almost always required more time than procedures involving no or one preliminary gradient. Prior knowledge of analytes considerably shortened method development times for procedures involving no or one preliminary gradient. The sequential Bayesian-based method development allows us to achieve a desired chromatographic separation by proper weighting of information available to the analyst at each stage of the method development process.","container-title":"SEPARATION SCIENCE PLUS","DOI":"10.1002/sscp.201700037","ISSN":"2573-1815","issue":"2","language":"English","note":"publisher-place: POSTFACH 101161, 69451 WEINHEIM, GERMANY\npublisher: WILEY-V C H VERLAG GMBH\ntype: Article","page":"63-75","title":"Evaluation of sequential Bayesian-based method development procedures for chromatographic problems involving one, two, and three analytes","volume":"1","author":[{"family":"Wiczling","given":"Pawel"}],"issued":{"date-parts":[["2018",2]]}}}],"schema":"https://github.com/citation-style-language/schema/raw/master/csl-citation.json"} </w:instrText>
      </w:r>
      <w:r w:rsidR="00DA4679">
        <w:fldChar w:fldCharType="separate"/>
      </w:r>
      <w:r w:rsidR="00444FCA" w:rsidRPr="00444FCA">
        <w:rPr>
          <w:szCs w:val="24"/>
          <w:vertAlign w:val="superscript"/>
        </w:rPr>
        <w:t>23</w:t>
      </w:r>
      <w:r w:rsidR="00DA4679">
        <w:fldChar w:fldCharType="end"/>
      </w:r>
      <w:r w:rsidR="00EA06CE">
        <w:t xml:space="preserve"> </w:t>
      </w:r>
      <w:r w:rsidR="00F612B8">
        <w:t xml:space="preserve">The clear benefit of having the model that quantifies uncertainty is that it allows to identify chromatographic conditions for which the desired separation is </w:t>
      </w:r>
      <w:r w:rsidR="00F072DC">
        <w:t>plausible</w:t>
      </w:r>
      <w:r w:rsidR="00EB2386">
        <w:t xml:space="preserve"> at any state of knowledge about the problem.</w:t>
      </w:r>
      <w:r w:rsidR="00F04625">
        <w:t xml:space="preserve"> It is equivalent of having access to some preliminary data.</w:t>
      </w:r>
    </w:p>
    <w:p w14:paraId="639CC1E1" w14:textId="77777777" w:rsidR="00F04625" w:rsidRPr="00AF079C" w:rsidRDefault="00F04625" w:rsidP="00F04625">
      <w:pPr>
        <w:pStyle w:val="TAMainText"/>
      </w:pPr>
      <w:r>
        <w:rPr>
          <w:noProof/>
        </w:rPr>
        <w:drawing>
          <wp:inline distT="0" distB="0" distL="0" distR="0" wp14:anchorId="550FEAD5" wp14:editId="5EB0CE1C">
            <wp:extent cx="3044825" cy="3803650"/>
            <wp:effectExtent l="0" t="0" r="3175" b="635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az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0FC6B4BA" w14:textId="77777777" w:rsidR="00F04625" w:rsidRDefault="00F04625" w:rsidP="00F04625">
      <w:pPr>
        <w:pStyle w:val="VAFigureCaption"/>
      </w:pPr>
      <w:r>
        <w:t>F</w:t>
      </w:r>
      <w:r w:rsidRPr="00AF079C">
        <w:t xml:space="preserve">igure </w:t>
      </w:r>
      <w:r>
        <w:t>6</w:t>
      </w:r>
      <w:r w:rsidRPr="00AF079C">
        <w:t xml:space="preserve">. </w:t>
      </w:r>
      <w:r>
        <w:t>The optimal Bayesian-based chromatographic conditions found based on limited data predictions.</w:t>
      </w:r>
    </w:p>
    <w:p w14:paraId="5D44A97C" w14:textId="0A7F0BAC" w:rsidR="005A42DF" w:rsidRDefault="00DA4679" w:rsidP="00DA4679">
      <w:r>
        <w:t>The proposed model is complex</w:t>
      </w:r>
      <w:r w:rsidR="00EE7031">
        <w:t>, but there are still</w:t>
      </w:r>
      <w:r w:rsidR="00BA4D18">
        <w:t xml:space="preserve"> several </w:t>
      </w:r>
      <w:r w:rsidR="00AA671C">
        <w:t>improvements</w:t>
      </w:r>
      <w:r>
        <w:t xml:space="preserve"> </w:t>
      </w:r>
      <w:r w:rsidR="00BA4D18">
        <w:t xml:space="preserve">that can be </w:t>
      </w:r>
      <w:r w:rsidR="00AA671C">
        <w:t>considered</w:t>
      </w:r>
      <w:r>
        <w:t xml:space="preserve"> (e.g. temperature effects for the effects of dissociation </w:t>
      </w:r>
      <w:r w:rsidR="00BA4D18">
        <w:t>and</w:t>
      </w:r>
      <w:r>
        <w:t xml:space="preserve"> </w:t>
      </w:r>
      <w:proofErr w:type="spellStart"/>
      <w:r w:rsidRPr="00441F83">
        <w:rPr>
          <w:i/>
          <w:iCs/>
        </w:rPr>
        <w:t>pK</w:t>
      </w:r>
      <w:r w:rsidRPr="00441F83">
        <w:rPr>
          <w:i/>
          <w:iCs/>
          <w:vertAlign w:val="subscript"/>
        </w:rPr>
        <w:t>a</w:t>
      </w:r>
      <w:proofErr w:type="spellEnd"/>
      <w:r>
        <w:t xml:space="preserve">, BAV for S2 and </w:t>
      </w:r>
      <w:proofErr w:type="spellStart"/>
      <w:r>
        <w:t>apH</w:t>
      </w:r>
      <w:proofErr w:type="spellEnd"/>
      <w:r>
        <w:t>, etc.). Specifically, the S2 parameter</w:t>
      </w:r>
      <w:r w:rsidR="00A86333">
        <w:t>s</w:t>
      </w:r>
      <w:r>
        <w:t xml:space="preserve"> was assumed similar across columns. This is a strong assumptions, but justified by the fact that any small change of S2 can be equally well accounted for by changes in S1. We also encountered several technical difficulties during the model building process that required simplifications to run the MCMC without </w:t>
      </w:r>
      <w:r w:rsidR="006A78F8">
        <w:t>any convergence issues</w:t>
      </w:r>
      <w:r>
        <w:t>, e.g. excluding analytes with more than 2 dissociations steps</w:t>
      </w:r>
      <w:r w:rsidR="00B929F4">
        <w:t xml:space="preserve"> and analytes which were </w:t>
      </w:r>
      <w:r w:rsidR="00F442E9">
        <w:t>in</w:t>
      </w:r>
      <w:r w:rsidR="00B929F4">
        <w:t>correctly identified (</w:t>
      </w:r>
      <w:r w:rsidR="00F04625">
        <w:t>with</w:t>
      </w:r>
      <w:r w:rsidR="00B929F4">
        <w:t xml:space="preserve"> </w:t>
      </w:r>
      <w:r w:rsidR="006A78F8">
        <w:t xml:space="preserve">a </w:t>
      </w:r>
      <w:r w:rsidR="00B929F4">
        <w:t xml:space="preserve">mismatch between observed </w:t>
      </w:r>
      <w:r w:rsidR="00F04625">
        <w:t xml:space="preserve">and ACD-predicted </w:t>
      </w:r>
      <w:r w:rsidR="00B929F4">
        <w:t>pH-profile)</w:t>
      </w:r>
      <w:r>
        <w:t>.</w:t>
      </w:r>
      <w:r w:rsidR="00AA671C">
        <w:t xml:space="preserve"> </w:t>
      </w:r>
      <w:r w:rsidR="000849C3">
        <w:t>In the present model t</w:t>
      </w:r>
      <w:r>
        <w:t>he column effect</w:t>
      </w:r>
      <w:r w:rsidR="009C7896">
        <w:t>s</w:t>
      </w:r>
      <w:r>
        <w:t xml:space="preserve"> were incorporated as fixed effects. It is also possible to include </w:t>
      </w:r>
      <w:r w:rsidR="008D509C">
        <w:t>th</w:t>
      </w:r>
      <w:r w:rsidR="00F31375">
        <w:t>em</w:t>
      </w:r>
      <w:r>
        <w:t xml:space="preserve"> as a random effects and add column-level predictors. It would allow to build a model that generalized to other columns in a similar way the proposed model generalized to other analytes. This idea is worth pursuing, however requires data </w:t>
      </w:r>
      <w:r>
        <w:t xml:space="preserve">collected for a wider range of columns. </w:t>
      </w:r>
      <w:r w:rsidR="00AA671C">
        <w:t xml:space="preserve">In this work we decided to use log P as </w:t>
      </w:r>
      <w:r w:rsidR="00F442E9">
        <w:t>the</w:t>
      </w:r>
      <w:r w:rsidR="00AA671C">
        <w:t xml:space="preserve"> only predictor relating molecular structure </w:t>
      </w:r>
      <w:r w:rsidR="00F442E9">
        <w:t>to</w:t>
      </w:r>
      <w:r w:rsidR="00AA671C">
        <w:t xml:space="preserve"> chromatographic parameters. In principle various functional groups can be added that would allow to assess the impact of molecular structure on retention in a more nuanced fashion</w:t>
      </w:r>
      <w:r w:rsidR="00F442E9">
        <w:fldChar w:fldCharType="begin"/>
      </w:r>
      <w:r w:rsidR="00444FCA">
        <w:instrText xml:space="preserve"> ADDIN ZOTERO_ITEM CSL_CITATION {"citationID":"o5T6lGr3","properties":{"formattedCitation":"\\super 9\\nosupersub{}","plainCitation":"9","noteIndex":0},"citationItems":[{"id":266,"uris":["http://zotero.org/users/local/cIlVeWgC/items/25MKUMSY"],"itemData":{"id":266,"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0003-2700","issue":"18","language":"English","note":"publisher-place: 1155 16TH ST, NW, WASHINGTON, DC 20036 USA\npublisher: AMER CHEMICAL SOC\ntype: Article","page":"6961-6971","title":"Application of Bayesian Multilevel Modeling in the Quantitative Structure-Retention Relationship Studies of Heterogeneous Compounds","volume":"93","author":[{"family":"Wiczling","given":"Pawel"},{"family":"Kamedulska","given":"Agnieszka"},{"family":"Kubik","given":"Lukasz"}],"issued":{"date-parts":[["2021",5,11]]}}}],"schema":"https://github.com/citation-style-language/schema/raw/master/csl-citation.json"} </w:instrText>
      </w:r>
      <w:r w:rsidR="00F442E9">
        <w:fldChar w:fldCharType="separate"/>
      </w:r>
      <w:r w:rsidR="00444FCA" w:rsidRPr="00444FCA">
        <w:rPr>
          <w:szCs w:val="24"/>
          <w:vertAlign w:val="superscript"/>
        </w:rPr>
        <w:t>9</w:t>
      </w:r>
      <w:r w:rsidR="00F442E9">
        <w:fldChar w:fldCharType="end"/>
      </w:r>
      <w:r w:rsidR="00F442E9">
        <w:t xml:space="preserve">. It would lead to </w:t>
      </w:r>
      <w:r w:rsidR="00AA671C">
        <w:t>a more detailed characterization of column properties</w:t>
      </w:r>
      <w:r w:rsidR="00F442E9">
        <w:t xml:space="preserve">. </w:t>
      </w:r>
      <w:r w:rsidR="00F04625">
        <w:t xml:space="preserve">It is possible with current dataset but would by more accurate </w:t>
      </w:r>
      <w:r w:rsidR="00F442E9">
        <w:t xml:space="preserve">with </w:t>
      </w:r>
      <w:r w:rsidR="00F04625">
        <w:t xml:space="preserve">data comprising </w:t>
      </w:r>
      <w:r w:rsidR="00F442E9">
        <w:t>larger number of structurally diverse analytes.</w:t>
      </w:r>
    </w:p>
    <w:p w14:paraId="4FE42747" w14:textId="7D37FB71" w:rsidR="00DA4679" w:rsidRDefault="003C250B" w:rsidP="00DA4679">
      <w:r>
        <w:t>Our</w:t>
      </w:r>
      <w:r w:rsidR="00DA4679">
        <w:t xml:space="preserve"> results </w:t>
      </w:r>
      <w:r>
        <w:t>confirm</w:t>
      </w:r>
      <w:r w:rsidR="00DA4679">
        <w:t xml:space="preserve"> that it is </w:t>
      </w:r>
      <w:r w:rsidR="000849C3">
        <w:t>difficult</w:t>
      </w:r>
      <w:r w:rsidR="00DA4679">
        <w:t xml:space="preserve"> to predict analyte retention precisely without a set of preliminary chromatographic measurements. </w:t>
      </w:r>
      <w:r w:rsidR="00705E3A">
        <w:t>Thus, any ranking of columns in terms of their usefulness in obtaining a desired separation in a situation of  knowing only analyte structure is very uncertain (one has to use population predictions). To have practically useful results one needs to perform few measurements using at least one stationary phase. But e</w:t>
      </w:r>
      <w:r w:rsidR="00DA4679">
        <w:t>ven</w:t>
      </w:r>
      <w:r w:rsidR="004B1070">
        <w:t>,</w:t>
      </w:r>
      <w:r w:rsidR="00DA4679">
        <w:t xml:space="preserve"> having access to the extensive data collected for one column, the </w:t>
      </w:r>
      <w:r w:rsidR="004B1070">
        <w:t>isocratic r</w:t>
      </w:r>
      <w:r w:rsidR="00DA4679">
        <w:t xml:space="preserve">etention </w:t>
      </w:r>
      <w:r>
        <w:t>factor</w:t>
      </w:r>
      <w:r w:rsidR="00DA4679">
        <w:t xml:space="preserve"> can be predicted with ~25% precisions for the most optimistic scenario of a neutral compound. It might by sufficient for some </w:t>
      </w:r>
      <w:r>
        <w:t>simple problems encountered in practice</w:t>
      </w:r>
      <w:r w:rsidR="008D509C">
        <w:t xml:space="preserve">, but is not sufficient for </w:t>
      </w:r>
      <w:r w:rsidR="004B1070">
        <w:t xml:space="preserve">more complex </w:t>
      </w:r>
      <w:r w:rsidR="008D509C">
        <w:t xml:space="preserve">problems involving </w:t>
      </w:r>
      <w:r w:rsidR="004B1070">
        <w:t xml:space="preserve">several </w:t>
      </w:r>
      <w:r w:rsidR="008D509C">
        <w:t>analytes of different acidi</w:t>
      </w:r>
      <w:r w:rsidR="00871273">
        <w:t>c</w:t>
      </w:r>
      <w:r w:rsidR="008D509C">
        <w:t>/basic characteristics</w:t>
      </w:r>
      <w:r w:rsidR="00871273">
        <w:t>.</w:t>
      </w:r>
      <w:r w:rsidR="00A86333" w:rsidRPr="00A86333">
        <w:t xml:space="preserve"> </w:t>
      </w:r>
      <w:r w:rsidR="000F6AF6">
        <w:t>We show that using a fairly difficult problem of finding the optimal separation for 6 diverse analytes</w:t>
      </w:r>
      <w:r w:rsidR="00FE52A1">
        <w:t xml:space="preserve">. The proposed utility function can be more complex. i.e. can be based on the cost of performing particular chromatographic experiment, or can favor the most similar/the most orthogonal separations with respect to the any reference separation. It would allow to answer more tailored questions. </w:t>
      </w:r>
    </w:p>
    <w:p w14:paraId="58C79A3C" w14:textId="60497E19" w:rsidR="00EB2278" w:rsidRDefault="000B3CFA" w:rsidP="00DA4679">
      <w:r>
        <w:t xml:space="preserve">It is </w:t>
      </w:r>
      <w:r w:rsidR="009C7896">
        <w:t xml:space="preserve">hard to propose </w:t>
      </w:r>
      <w:r>
        <w:t xml:space="preserve">a single number that characterize various interactions occurring in the chromatographic system and </w:t>
      </w:r>
      <w:r w:rsidR="00AE6D59">
        <w:t xml:space="preserve">uniquely </w:t>
      </w:r>
      <w:r>
        <w:t xml:space="preserve">characterizes </w:t>
      </w:r>
      <w:r w:rsidR="00AE6D59">
        <w:t>stationary phase properties</w:t>
      </w:r>
      <w:r>
        <w:t xml:space="preserve">. In our opinion it is more valuable to provide a model quantitating the variability and uncertainty of relevant chromatographic parameters, that is sufficiently complex to generalize to other chromatographic conditions, analytes and stationary phases. Such model might be built once for a particular stationary phase and used by others to solve their specific problem. </w:t>
      </w:r>
      <w:r w:rsidR="00AE6D59">
        <w:t xml:space="preserve">Since </w:t>
      </w:r>
      <w:r w:rsidR="00705E3A">
        <w:t>the proposed approach</w:t>
      </w:r>
      <w:r w:rsidR="00EB2278">
        <w:t xml:space="preserve"> is very general</w:t>
      </w:r>
      <w:r w:rsidR="00FE52A1">
        <w:t>,</w:t>
      </w:r>
      <w:r w:rsidR="00EB2278">
        <w:t xml:space="preserve"> </w:t>
      </w:r>
      <w:r w:rsidR="00AE6D59">
        <w:t>it</w:t>
      </w:r>
      <w:r w:rsidR="00EB2278">
        <w:t xml:space="preserve"> can also serve to </w:t>
      </w:r>
      <w:r w:rsidR="00DF7C92">
        <w:t>determine</w:t>
      </w:r>
      <w:r w:rsidR="00EB2278">
        <w:t xml:space="preserve"> all the currently used metrics if one </w:t>
      </w:r>
      <w:r w:rsidR="00DF7C92">
        <w:t xml:space="preserve">include the same </w:t>
      </w:r>
      <w:r w:rsidR="00EB2278">
        <w:t>analytes and perform the</w:t>
      </w:r>
      <w:r w:rsidR="00DF7C92">
        <w:t xml:space="preserve"> analysis under </w:t>
      </w:r>
      <w:r w:rsidR="00F4780B">
        <w:t>the</w:t>
      </w:r>
      <w:r w:rsidR="00EB2278">
        <w:t xml:space="preserve"> same chromatographic conditions</w:t>
      </w:r>
      <w:r w:rsidR="00DF7C92">
        <w:t xml:space="preserve"> as used by a particular method.</w:t>
      </w:r>
    </w:p>
    <w:p w14:paraId="4132F16F" w14:textId="77777777" w:rsidR="00681A67" w:rsidRPr="008B3F31" w:rsidRDefault="00681A67" w:rsidP="006F1F34">
      <w:pPr>
        <w:pStyle w:val="Nagwek1"/>
      </w:pPr>
      <w:r w:rsidRPr="008B3F31">
        <w:t>CONCLUSIONS</w:t>
      </w:r>
    </w:p>
    <w:p w14:paraId="5A64FEE6" w14:textId="11A7E8C9" w:rsidR="00681A67" w:rsidRPr="004A457B" w:rsidRDefault="00681A67" w:rsidP="006F1F34">
      <w:pPr>
        <w:pStyle w:val="TAMainText"/>
      </w:pPr>
      <w:r w:rsidRPr="004A457B">
        <w:t xml:space="preserve">This </w:t>
      </w:r>
      <w:r w:rsidR="00F4780B">
        <w:t xml:space="preserve">pilot </w:t>
      </w:r>
      <w:r w:rsidRPr="004A457B">
        <w:t>work demonstrate</w:t>
      </w:r>
      <w:r w:rsidR="004C3D84">
        <w:t>s</w:t>
      </w:r>
      <w:r w:rsidRPr="004A457B">
        <w:t xml:space="preserve"> the application of a Bayesian multilevel model to compare </w:t>
      </w:r>
      <w:r w:rsidR="00F31375">
        <w:t>fi</w:t>
      </w:r>
      <w:r w:rsidR="006A78F8">
        <w:t>v</w:t>
      </w:r>
      <w:r w:rsidR="00F31375">
        <w:t>e</w:t>
      </w:r>
      <w:r w:rsidRPr="004A457B">
        <w:t xml:space="preserve"> stationary phases using large datasets </w:t>
      </w:r>
      <w:r w:rsidR="00F31375">
        <w:t xml:space="preserve">of retention times </w:t>
      </w:r>
      <w:r w:rsidRPr="004A457B">
        <w:t xml:space="preserve">collected for a wide range of </w:t>
      </w:r>
      <w:r w:rsidR="00F31375">
        <w:t xml:space="preserve">gradient </w:t>
      </w:r>
      <w:r w:rsidRPr="004A457B">
        <w:t>chromatographic conditions. Th</w:t>
      </w:r>
      <w:r w:rsidR="007E7A5D">
        <w:t>is</w:t>
      </w:r>
      <w:r w:rsidRPr="004A457B">
        <w:t xml:space="preserve"> analysis characterizes the</w:t>
      </w:r>
      <w:r w:rsidR="006A1943">
        <w:t xml:space="preserve"> </w:t>
      </w:r>
      <w:r w:rsidRPr="004A457B">
        <w:t>chromatographic retention of neutral, acidic, and basic analytes</w:t>
      </w:r>
      <w:r w:rsidR="00DA4679">
        <w:t xml:space="preserve"> and assess</w:t>
      </w:r>
      <w:r w:rsidR="00436A61">
        <w:t>es</w:t>
      </w:r>
      <w:r w:rsidR="00DA4679">
        <w:t xml:space="preserve"> the effects </w:t>
      </w:r>
      <w:r w:rsidR="004C3D84">
        <w:t xml:space="preserve">of </w:t>
      </w:r>
      <w:r w:rsidR="00640555">
        <w:t xml:space="preserve">pH, </w:t>
      </w:r>
      <w:r w:rsidR="004C3D84">
        <w:t xml:space="preserve">temperature, </w:t>
      </w:r>
      <w:r w:rsidR="00DA4679">
        <w:t xml:space="preserve">log P, </w:t>
      </w:r>
      <w:proofErr w:type="spellStart"/>
      <w:r w:rsidR="00DA4679" w:rsidRPr="00DA4679">
        <w:rPr>
          <w:i/>
          <w:iCs/>
        </w:rPr>
        <w:t>pK</w:t>
      </w:r>
      <w:r w:rsidR="00DA4679" w:rsidRPr="00DA4679">
        <w:rPr>
          <w:i/>
          <w:iCs/>
          <w:vertAlign w:val="subscript"/>
        </w:rPr>
        <w:t>a</w:t>
      </w:r>
      <w:proofErr w:type="spellEnd"/>
      <w:r w:rsidR="00DA4679">
        <w:t xml:space="preserve"> </w:t>
      </w:r>
      <w:r w:rsidR="004C3D84">
        <w:t>organic modifier type and content</w:t>
      </w:r>
      <w:r w:rsidR="00640555">
        <w:t xml:space="preserve"> on</w:t>
      </w:r>
      <w:r w:rsidR="00FD1DD4">
        <w:t xml:space="preserve"> analyte retention</w:t>
      </w:r>
      <w:r w:rsidR="007E7A5D">
        <w:t xml:space="preserve"> across a range of columns</w:t>
      </w:r>
      <w:r w:rsidR="00C87F21">
        <w:t>.</w:t>
      </w:r>
      <w:r w:rsidR="00DA4679">
        <w:t xml:space="preserve"> The model along with </w:t>
      </w:r>
      <w:r w:rsidR="00436A61">
        <w:t xml:space="preserve">the </w:t>
      </w:r>
      <w:r w:rsidR="00DA4679">
        <w:t>estimated parameters can be used to solve various decision problems. The proposed method provides a tool allowing for a very comprehensive assessment of stationary phase properties</w:t>
      </w:r>
      <w:r w:rsidR="00A86333">
        <w:t xml:space="preserve"> </w:t>
      </w:r>
      <w:r w:rsidR="00436A61">
        <w:t>that</w:t>
      </w:r>
      <w:r w:rsidR="00A86333">
        <w:t xml:space="preserve"> seems to be an interesting alternative to existing methods.</w:t>
      </w:r>
    </w:p>
    <w:p w14:paraId="6F9393A5" w14:textId="77777777" w:rsidR="00681A67" w:rsidRPr="004A457B" w:rsidRDefault="00681A67" w:rsidP="006F1F34">
      <w:pPr>
        <w:pStyle w:val="Nagwek1"/>
      </w:pPr>
      <w:r w:rsidRPr="004A457B">
        <w:t>ASSOCIATED CONTENT</w:t>
      </w:r>
    </w:p>
    <w:p w14:paraId="0B9415D5" w14:textId="77777777" w:rsidR="00681A67" w:rsidRPr="004A457B" w:rsidRDefault="00681A67" w:rsidP="006F1F34">
      <w:pPr>
        <w:pStyle w:val="Nagwek2"/>
      </w:pPr>
      <w:r w:rsidRPr="004A457B">
        <w:t>Supporting Information</w:t>
      </w:r>
    </w:p>
    <w:p w14:paraId="4B164DA4" w14:textId="77777777" w:rsidR="00681A67" w:rsidRPr="004A457B" w:rsidRDefault="00681A67" w:rsidP="006F1F34">
      <w:pPr>
        <w:pStyle w:val="TESupportingInformation"/>
      </w:pPr>
      <w:r w:rsidRPr="004A457B">
        <w:t>The following Supporting Information is available free of charge at the ACS website:</w:t>
      </w:r>
    </w:p>
    <w:p w14:paraId="3D374D4A" w14:textId="7B21016E" w:rsidR="00C47C14" w:rsidRDefault="00C47C14" w:rsidP="00C47C14">
      <w:pPr>
        <w:pStyle w:val="Nagwek1"/>
        <w:rPr>
          <w:b w:val="0"/>
          <w:bCs w:val="0"/>
          <w:kern w:val="20"/>
          <w:sz w:val="18"/>
        </w:rPr>
      </w:pPr>
      <w:r>
        <w:rPr>
          <w:b w:val="0"/>
          <w:bCs w:val="0"/>
          <w:kern w:val="20"/>
          <w:sz w:val="18"/>
        </w:rPr>
        <w:t>1. </w:t>
      </w:r>
      <w:r w:rsidRPr="00C47C14">
        <w:rPr>
          <w:b w:val="0"/>
          <w:bCs w:val="0"/>
          <w:kern w:val="20"/>
          <w:sz w:val="18"/>
        </w:rPr>
        <w:t>Model</w:t>
      </w:r>
      <w:r w:rsidR="004731A6">
        <w:rPr>
          <w:b w:val="0"/>
          <w:bCs w:val="0"/>
          <w:kern w:val="20"/>
          <w:sz w:val="18"/>
        </w:rPr>
        <w:t xml:space="preserve"> description</w:t>
      </w:r>
      <w:r>
        <w:rPr>
          <w:b w:val="0"/>
          <w:bCs w:val="0"/>
          <w:kern w:val="20"/>
          <w:sz w:val="18"/>
        </w:rPr>
        <w:t xml:space="preserve">; </w:t>
      </w:r>
      <w:r w:rsidRPr="00C47C14">
        <w:rPr>
          <w:b w:val="0"/>
          <w:bCs w:val="0"/>
          <w:kern w:val="20"/>
          <w:sz w:val="18"/>
        </w:rPr>
        <w:t>2</w:t>
      </w:r>
      <w:r>
        <w:rPr>
          <w:b w:val="0"/>
          <w:bCs w:val="0"/>
          <w:kern w:val="20"/>
          <w:sz w:val="18"/>
        </w:rPr>
        <w:t xml:space="preserve">. </w:t>
      </w:r>
      <w:r w:rsidRPr="00C47C14">
        <w:rPr>
          <w:b w:val="0"/>
          <w:bCs w:val="0"/>
          <w:kern w:val="20"/>
          <w:sz w:val="18"/>
        </w:rPr>
        <w:t>Table S1.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 xml:space="preserve">; </w:t>
      </w:r>
      <w:r w:rsidRPr="00C47C14">
        <w:rPr>
          <w:b w:val="0"/>
          <w:bCs w:val="0"/>
          <w:kern w:val="20"/>
          <w:sz w:val="18"/>
        </w:rPr>
        <w:t>3</w:t>
      </w:r>
      <w:r>
        <w:rPr>
          <w:b w:val="0"/>
          <w:bCs w:val="0"/>
          <w:kern w:val="20"/>
          <w:sz w:val="18"/>
        </w:rPr>
        <w:t>. </w:t>
      </w:r>
      <w:r w:rsidRPr="00C47C14">
        <w:rPr>
          <w:b w:val="0"/>
          <w:bCs w:val="0"/>
          <w:kern w:val="20"/>
          <w:sz w:val="18"/>
        </w:rPr>
        <w:t>Figure S1. Raw data for 6 selected analytes</w:t>
      </w:r>
      <w:r>
        <w:rPr>
          <w:b w:val="0"/>
          <w:bCs w:val="0"/>
          <w:kern w:val="20"/>
          <w:sz w:val="18"/>
        </w:rPr>
        <w:t>;</w:t>
      </w:r>
      <w:r w:rsidRPr="00C47C14">
        <w:rPr>
          <w:b w:val="0"/>
          <w:bCs w:val="0"/>
          <w:kern w:val="20"/>
          <w:sz w:val="18"/>
        </w:rPr>
        <w:t xml:space="preserve"> 4</w:t>
      </w:r>
      <w:r>
        <w:rPr>
          <w:b w:val="0"/>
          <w:bCs w:val="0"/>
          <w:kern w:val="20"/>
          <w:sz w:val="18"/>
        </w:rPr>
        <w:t>. </w:t>
      </w:r>
      <w:r w:rsidRPr="00C47C14">
        <w:rPr>
          <w:b w:val="0"/>
          <w:bCs w:val="0"/>
          <w:kern w:val="20"/>
          <w:sz w:val="18"/>
        </w:rPr>
        <w:t xml:space="preserve">Figure S2. Summary of the MCMC simulations of the </w:t>
      </w:r>
      <w:r w:rsidRPr="00C47C14">
        <w:rPr>
          <w:b w:val="0"/>
          <w:bCs w:val="0"/>
          <w:kern w:val="20"/>
          <w:sz w:val="18"/>
        </w:rPr>
        <w:lastRenderedPageBreak/>
        <w:t>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w:t>
      </w:r>
      <w:r w:rsidRPr="00C47C14">
        <w:rPr>
          <w:b w:val="0"/>
          <w:bCs w:val="0"/>
          <w:kern w:val="20"/>
          <w:sz w:val="18"/>
        </w:rPr>
        <w:t xml:space="preserve"> 5</w:t>
      </w:r>
      <w:r>
        <w:rPr>
          <w:b w:val="0"/>
          <w:bCs w:val="0"/>
          <w:kern w:val="20"/>
          <w:sz w:val="18"/>
        </w:rPr>
        <w:t>. </w:t>
      </w:r>
      <w:r w:rsidRPr="00C47C14">
        <w:rPr>
          <w:b w:val="0"/>
          <w:bCs w:val="0"/>
          <w:kern w:val="20"/>
          <w:sz w:val="18"/>
        </w:rPr>
        <w:t>Figure S3. Goodness of fit plots</w:t>
      </w:r>
      <w:r>
        <w:rPr>
          <w:b w:val="0"/>
          <w:bCs w:val="0"/>
          <w:kern w:val="20"/>
          <w:sz w:val="18"/>
        </w:rPr>
        <w:t>;</w:t>
      </w:r>
      <w:r w:rsidR="00337D7A">
        <w:rPr>
          <w:b w:val="0"/>
          <w:bCs w:val="0"/>
          <w:kern w:val="20"/>
          <w:sz w:val="18"/>
        </w:rPr>
        <w:t xml:space="preserve"> </w:t>
      </w:r>
      <w:r w:rsidRPr="00C47C14">
        <w:rPr>
          <w:b w:val="0"/>
          <w:bCs w:val="0"/>
          <w:kern w:val="20"/>
          <w:sz w:val="18"/>
        </w:rPr>
        <w:t>6</w:t>
      </w:r>
      <w:r>
        <w:rPr>
          <w:b w:val="0"/>
          <w:bCs w:val="0"/>
          <w:kern w:val="20"/>
          <w:sz w:val="18"/>
        </w:rPr>
        <w:t>. </w:t>
      </w:r>
      <w:r w:rsidRPr="00C47C14">
        <w:rPr>
          <w:b w:val="0"/>
          <w:bCs w:val="0"/>
          <w:kern w:val="20"/>
          <w:sz w:val="18"/>
        </w:rPr>
        <w:t>Figure S4. Individual gradient predictions</w:t>
      </w:r>
      <w:r>
        <w:rPr>
          <w:b w:val="0"/>
          <w:bCs w:val="0"/>
          <w:kern w:val="20"/>
          <w:sz w:val="18"/>
        </w:rPr>
        <w:t>;</w:t>
      </w:r>
      <w:r w:rsidRPr="00C47C14">
        <w:rPr>
          <w:b w:val="0"/>
          <w:bCs w:val="0"/>
          <w:kern w:val="20"/>
          <w:sz w:val="18"/>
        </w:rPr>
        <w:t xml:space="preserve"> 7</w:t>
      </w:r>
      <w:r>
        <w:rPr>
          <w:b w:val="0"/>
          <w:bCs w:val="0"/>
          <w:kern w:val="20"/>
          <w:sz w:val="18"/>
        </w:rPr>
        <w:t>. </w:t>
      </w:r>
      <w:r w:rsidRPr="00C47C14">
        <w:rPr>
          <w:b w:val="0"/>
          <w:bCs w:val="0"/>
          <w:kern w:val="20"/>
          <w:sz w:val="18"/>
        </w:rPr>
        <w:t>Figure S5. Population gradient predictions</w:t>
      </w:r>
      <w:r>
        <w:rPr>
          <w:b w:val="0"/>
          <w:bCs w:val="0"/>
          <w:kern w:val="20"/>
          <w:sz w:val="18"/>
        </w:rPr>
        <w:t>;</w:t>
      </w:r>
      <w:r w:rsidR="00C97DE9">
        <w:rPr>
          <w:b w:val="0"/>
          <w:bCs w:val="0"/>
          <w:kern w:val="20"/>
          <w:sz w:val="18"/>
        </w:rPr>
        <w:t xml:space="preserve"> </w:t>
      </w:r>
      <w:r w:rsidRPr="00C47C14">
        <w:rPr>
          <w:b w:val="0"/>
          <w:bCs w:val="0"/>
          <w:kern w:val="20"/>
          <w:sz w:val="18"/>
        </w:rPr>
        <w:t>8</w:t>
      </w:r>
      <w:r>
        <w:rPr>
          <w:b w:val="0"/>
          <w:bCs w:val="0"/>
          <w:kern w:val="20"/>
          <w:sz w:val="18"/>
        </w:rPr>
        <w:t>. </w:t>
      </w:r>
      <w:r w:rsidRPr="00C47C14">
        <w:rPr>
          <w:b w:val="0"/>
          <w:bCs w:val="0"/>
          <w:kern w:val="20"/>
          <w:sz w:val="18"/>
        </w:rPr>
        <w:t>Figure S6. Limited data gradient predictions</w:t>
      </w:r>
      <w:r>
        <w:rPr>
          <w:b w:val="0"/>
          <w:bCs w:val="0"/>
          <w:kern w:val="20"/>
          <w:sz w:val="18"/>
        </w:rPr>
        <w:t>;</w:t>
      </w:r>
      <w:r w:rsidRPr="00C47C14">
        <w:rPr>
          <w:b w:val="0"/>
          <w:bCs w:val="0"/>
          <w:kern w:val="20"/>
          <w:sz w:val="18"/>
        </w:rPr>
        <w:t xml:space="preserve"> </w:t>
      </w:r>
      <w:r w:rsidR="00C97DE9" w:rsidRPr="00C97DE9">
        <w:rPr>
          <w:b w:val="0"/>
          <w:bCs w:val="0"/>
          <w:kern w:val="20"/>
          <w:sz w:val="18"/>
        </w:rPr>
        <w:t>9 Figure S7. Uncertainty chromatograms.</w:t>
      </w:r>
      <w:r w:rsidR="00C97DE9">
        <w:rPr>
          <w:b w:val="0"/>
          <w:bCs w:val="0"/>
          <w:kern w:val="20"/>
          <w:sz w:val="18"/>
        </w:rPr>
        <w:t xml:space="preserve"> 10</w:t>
      </w:r>
      <w:r>
        <w:rPr>
          <w:b w:val="0"/>
          <w:bCs w:val="0"/>
          <w:kern w:val="20"/>
          <w:sz w:val="18"/>
        </w:rPr>
        <w:t>. </w:t>
      </w:r>
      <w:r w:rsidRPr="00C47C14">
        <w:rPr>
          <w:b w:val="0"/>
          <w:bCs w:val="0"/>
          <w:kern w:val="20"/>
          <w:sz w:val="18"/>
        </w:rPr>
        <w:t>Figure S</w:t>
      </w:r>
      <w:r w:rsidR="00C97DE9">
        <w:rPr>
          <w:b w:val="0"/>
          <w:bCs w:val="0"/>
          <w:kern w:val="20"/>
          <w:sz w:val="18"/>
        </w:rPr>
        <w:t>8</w:t>
      </w:r>
      <w:r w:rsidRPr="00C47C14">
        <w:rPr>
          <w:b w:val="0"/>
          <w:bCs w:val="0"/>
          <w:kern w:val="20"/>
          <w:sz w:val="18"/>
        </w:rPr>
        <w:t>. Individual isocratic predictions</w:t>
      </w:r>
      <w:r>
        <w:rPr>
          <w:b w:val="0"/>
          <w:bCs w:val="0"/>
          <w:kern w:val="20"/>
          <w:sz w:val="18"/>
        </w:rPr>
        <w:t>;</w:t>
      </w:r>
      <w:r w:rsidRPr="00C47C14">
        <w:rPr>
          <w:b w:val="0"/>
          <w:bCs w:val="0"/>
          <w:kern w:val="20"/>
          <w:sz w:val="18"/>
        </w:rPr>
        <w:t xml:space="preserve"> 1</w:t>
      </w:r>
      <w:r w:rsidR="00C97DE9">
        <w:rPr>
          <w:b w:val="0"/>
          <w:bCs w:val="0"/>
          <w:kern w:val="20"/>
          <w:sz w:val="18"/>
        </w:rPr>
        <w:t>1</w:t>
      </w:r>
      <w:r>
        <w:rPr>
          <w:b w:val="0"/>
          <w:bCs w:val="0"/>
          <w:kern w:val="20"/>
          <w:sz w:val="18"/>
        </w:rPr>
        <w:t>. </w:t>
      </w:r>
      <w:r w:rsidRPr="00C47C14">
        <w:rPr>
          <w:b w:val="0"/>
          <w:bCs w:val="0"/>
          <w:kern w:val="20"/>
          <w:sz w:val="18"/>
        </w:rPr>
        <w:t>Figure S</w:t>
      </w:r>
      <w:r w:rsidR="00C97DE9">
        <w:rPr>
          <w:b w:val="0"/>
          <w:bCs w:val="0"/>
          <w:kern w:val="20"/>
          <w:sz w:val="18"/>
        </w:rPr>
        <w:t>9</w:t>
      </w:r>
      <w:r w:rsidRPr="00C47C14">
        <w:rPr>
          <w:b w:val="0"/>
          <w:bCs w:val="0"/>
          <w:kern w:val="20"/>
          <w:sz w:val="18"/>
        </w:rPr>
        <w:t>. Population isocratic predictions</w:t>
      </w:r>
      <w:r>
        <w:rPr>
          <w:b w:val="0"/>
          <w:bCs w:val="0"/>
          <w:kern w:val="20"/>
          <w:sz w:val="18"/>
        </w:rPr>
        <w:t>;</w:t>
      </w:r>
      <w:r w:rsidRPr="00C47C14">
        <w:rPr>
          <w:b w:val="0"/>
          <w:bCs w:val="0"/>
          <w:kern w:val="20"/>
          <w:sz w:val="18"/>
        </w:rPr>
        <w:t xml:space="preserve"> </w:t>
      </w:r>
      <w:r w:rsidR="007D15FF">
        <w:rPr>
          <w:b w:val="0"/>
          <w:bCs w:val="0"/>
          <w:kern w:val="20"/>
          <w:sz w:val="18"/>
        </w:rPr>
        <w:t>1</w:t>
      </w:r>
      <w:r w:rsidR="00C97DE9">
        <w:rPr>
          <w:b w:val="0"/>
          <w:bCs w:val="0"/>
          <w:kern w:val="20"/>
          <w:sz w:val="18"/>
        </w:rPr>
        <w:t>2</w:t>
      </w:r>
      <w:r w:rsidR="007D15FF">
        <w:rPr>
          <w:b w:val="0"/>
          <w:bCs w:val="0"/>
          <w:kern w:val="20"/>
          <w:sz w:val="18"/>
        </w:rPr>
        <w:t xml:space="preserve">. </w:t>
      </w:r>
      <w:r w:rsidR="007D15FF" w:rsidRPr="007D15FF">
        <w:rPr>
          <w:b w:val="0"/>
          <w:bCs w:val="0"/>
          <w:kern w:val="20"/>
          <w:sz w:val="18"/>
        </w:rPr>
        <w:t>Figure S</w:t>
      </w:r>
      <w:r w:rsidR="00C97DE9">
        <w:rPr>
          <w:b w:val="0"/>
          <w:bCs w:val="0"/>
          <w:kern w:val="20"/>
          <w:sz w:val="18"/>
        </w:rPr>
        <w:t>10</w:t>
      </w:r>
      <w:r w:rsidR="007D15FF" w:rsidRPr="007D15FF">
        <w:rPr>
          <w:b w:val="0"/>
          <w:bCs w:val="0"/>
          <w:kern w:val="20"/>
          <w:sz w:val="18"/>
        </w:rPr>
        <w:t>. Utility maps based on individual predictions</w:t>
      </w:r>
      <w:r w:rsidR="007D15FF">
        <w:rPr>
          <w:b w:val="0"/>
          <w:bCs w:val="0"/>
          <w:kern w:val="20"/>
          <w:sz w:val="18"/>
        </w:rPr>
        <w:t>; 1</w:t>
      </w:r>
      <w:r w:rsidR="00C97DE9">
        <w:rPr>
          <w:b w:val="0"/>
          <w:bCs w:val="0"/>
          <w:kern w:val="20"/>
          <w:sz w:val="18"/>
        </w:rPr>
        <w:t>3</w:t>
      </w:r>
      <w:r w:rsidR="007D15FF">
        <w:rPr>
          <w:b w:val="0"/>
          <w:bCs w:val="0"/>
          <w:kern w:val="20"/>
          <w:sz w:val="18"/>
        </w:rPr>
        <w:t xml:space="preserve">. </w:t>
      </w:r>
      <w:r w:rsidR="007D15FF" w:rsidRPr="007D15FF">
        <w:rPr>
          <w:b w:val="0"/>
          <w:bCs w:val="0"/>
          <w:kern w:val="20"/>
          <w:sz w:val="18"/>
        </w:rPr>
        <w:t>Figure S1</w:t>
      </w:r>
      <w:r w:rsidR="00C97DE9">
        <w:rPr>
          <w:b w:val="0"/>
          <w:bCs w:val="0"/>
          <w:kern w:val="20"/>
          <w:sz w:val="18"/>
        </w:rPr>
        <w:t>1</w:t>
      </w:r>
      <w:r w:rsidR="007D15FF" w:rsidRPr="007D15FF">
        <w:rPr>
          <w:b w:val="0"/>
          <w:bCs w:val="0"/>
          <w:kern w:val="20"/>
          <w:sz w:val="18"/>
        </w:rPr>
        <w:t>. Utility maps based on limited data predictions</w:t>
      </w:r>
      <w:r w:rsidR="007D15FF">
        <w:rPr>
          <w:b w:val="0"/>
          <w:bCs w:val="0"/>
          <w:kern w:val="20"/>
          <w:sz w:val="18"/>
        </w:rPr>
        <w:t>.</w:t>
      </w:r>
    </w:p>
    <w:p w14:paraId="65727AB4" w14:textId="3C41A3D7" w:rsidR="00681A67" w:rsidRPr="002B34F1" w:rsidRDefault="00681A67" w:rsidP="00C47C14">
      <w:pPr>
        <w:pStyle w:val="Nagwek1"/>
      </w:pPr>
      <w:r w:rsidRPr="002B34F1">
        <w:t>AUTHOR INFORMATION</w:t>
      </w:r>
    </w:p>
    <w:p w14:paraId="73DA382F" w14:textId="77777777" w:rsidR="00681A67" w:rsidRPr="0045566C" w:rsidRDefault="00681A67" w:rsidP="006F1F34">
      <w:pPr>
        <w:pStyle w:val="Nagwek2"/>
      </w:pPr>
      <w:r w:rsidRPr="0045566C">
        <w:t>Corresponding Author</w:t>
      </w:r>
    </w:p>
    <w:p w14:paraId="15AA5964" w14:textId="77777777" w:rsidR="00681A67" w:rsidRPr="0045566C" w:rsidRDefault="00681A67" w:rsidP="006F1F34">
      <w:pPr>
        <w:pStyle w:val="StyleFACorrespondingAuthorFootnote7pt"/>
        <w:rPr>
          <w:color w:val="auto"/>
        </w:rPr>
      </w:pPr>
      <w:r w:rsidRPr="0045566C">
        <w:rPr>
          <w:color w:val="auto"/>
        </w:rPr>
        <w:t xml:space="preserve">* wiczling@gumed.edu.pl </w:t>
      </w:r>
    </w:p>
    <w:p w14:paraId="4333FD9C" w14:textId="77777777" w:rsidR="00681A67" w:rsidRPr="0045566C" w:rsidRDefault="00681A67" w:rsidP="006F1F34">
      <w:pPr>
        <w:pStyle w:val="Nagwek2"/>
      </w:pPr>
      <w:r w:rsidRPr="0045566C">
        <w:t>Author Contributions</w:t>
      </w:r>
    </w:p>
    <w:p w14:paraId="3C9530EC" w14:textId="3FCF1C41" w:rsidR="00681A67" w:rsidRPr="0045566C" w:rsidRDefault="00681A67" w:rsidP="006F1F34">
      <w:pPr>
        <w:pStyle w:val="StyleFACorrespondingAuthorFootnote7pt"/>
        <w:rPr>
          <w:rStyle w:val="FAAuthorInfoSubtitleChar"/>
          <w:color w:val="auto"/>
        </w:rPr>
      </w:pPr>
      <w:r w:rsidRPr="0045566C">
        <w:rPr>
          <w:color w:val="auto"/>
        </w:rPr>
        <w:t xml:space="preserve">PW </w:t>
      </w:r>
      <w:r w:rsidR="0076762D">
        <w:rPr>
          <w:color w:val="auto"/>
        </w:rPr>
        <w:t xml:space="preserve">and AK </w:t>
      </w:r>
      <w:r w:rsidRPr="0045566C">
        <w:rPr>
          <w:color w:val="auto"/>
        </w:rPr>
        <w:t>analyzed the data; PW</w:t>
      </w:r>
      <w:r w:rsidR="0076762D">
        <w:rPr>
          <w:color w:val="auto"/>
        </w:rPr>
        <w:t xml:space="preserve"> </w:t>
      </w:r>
      <w:r w:rsidRPr="0045566C">
        <w:rPr>
          <w:color w:val="auto"/>
        </w:rPr>
        <w:t>wrote the paper; PW</w:t>
      </w:r>
      <w:r w:rsidR="00682F64">
        <w:rPr>
          <w:color w:val="auto"/>
        </w:rPr>
        <w:t xml:space="preserve"> </w:t>
      </w:r>
      <w:r w:rsidRPr="0045566C">
        <w:rPr>
          <w:color w:val="auto"/>
        </w:rPr>
        <w:t>conceived of the presented idea, designed the study and</w:t>
      </w:r>
      <w:r w:rsidR="00682F64">
        <w:rPr>
          <w:color w:val="auto"/>
        </w:rPr>
        <w:t xml:space="preserve"> </w:t>
      </w:r>
      <w:r w:rsidRPr="0045566C">
        <w:rPr>
          <w:color w:val="auto"/>
        </w:rPr>
        <w:t>supervised the project.</w:t>
      </w:r>
    </w:p>
    <w:p w14:paraId="4282B31D" w14:textId="77777777" w:rsidR="00681A67" w:rsidRPr="0045566C" w:rsidRDefault="00681A67" w:rsidP="006F1F34">
      <w:pPr>
        <w:pStyle w:val="StyleFACorrespondingAuthorFootnote7pt"/>
        <w:rPr>
          <w:color w:val="auto"/>
        </w:rPr>
      </w:pPr>
      <w:r w:rsidRPr="0045566C">
        <w:rPr>
          <w:rStyle w:val="Nagwek2Znak"/>
          <w:color w:val="auto"/>
        </w:rPr>
        <w:t>Notes</w:t>
      </w:r>
      <w:r w:rsidRPr="0045566C">
        <w:rPr>
          <w:rStyle w:val="FAAuthorInfoSubtitleChar"/>
          <w:color w:val="auto"/>
        </w:rPr>
        <w:br/>
      </w:r>
      <w:r w:rsidRPr="0045566C">
        <w:rPr>
          <w:color w:val="auto"/>
        </w:rPr>
        <w:t>The authors declare no competing financial interest.</w:t>
      </w:r>
    </w:p>
    <w:p w14:paraId="2B1E3029" w14:textId="77777777" w:rsidR="00681A67" w:rsidRPr="002B34F1" w:rsidRDefault="00681A67" w:rsidP="006F1F34">
      <w:pPr>
        <w:pStyle w:val="Nagwek1"/>
      </w:pPr>
      <w:r w:rsidRPr="002B34F1">
        <w:t>FUNDING</w:t>
      </w:r>
    </w:p>
    <w:p w14:paraId="402A5974" w14:textId="106BD84A" w:rsidR="00681A67" w:rsidRDefault="00681A67" w:rsidP="006F1F34">
      <w:pPr>
        <w:pStyle w:val="TAMainText"/>
      </w:pPr>
      <w:r w:rsidRPr="002B34F1">
        <w:t xml:space="preserve">This project was supported by the National Science Centre, Poland (grant 2015/18/E/ST4/00449). AK was also supported by the project POWR.03.02.00-00-I035/16-00 </w:t>
      </w:r>
      <w:proofErr w:type="spellStart"/>
      <w:r w:rsidRPr="002B34F1">
        <w:t>cofinanced</w:t>
      </w:r>
      <w:proofErr w:type="spellEnd"/>
      <w:r w:rsidRPr="002B34F1">
        <w:t xml:space="preserve"> by the European Union through the European Social Fund under the Operational </w:t>
      </w:r>
      <w:proofErr w:type="spellStart"/>
      <w:r w:rsidRPr="002B34F1">
        <w:t>Programme</w:t>
      </w:r>
      <w:proofErr w:type="spellEnd"/>
      <w:r w:rsidRPr="002B34F1">
        <w:t xml:space="preserve"> Knowledge Education Development 2014–2020.</w:t>
      </w:r>
      <w:r>
        <w:t xml:space="preserve"> </w:t>
      </w:r>
      <w:r w:rsidRPr="000C78DD">
        <w:t>Calculations were carried out at the Academic Computer Centre in Gdansk</w:t>
      </w:r>
    </w:p>
    <w:p w14:paraId="2777C2BB" w14:textId="402B8F50" w:rsidR="000531F1" w:rsidRPr="002B34F1" w:rsidRDefault="000531F1" w:rsidP="000531F1">
      <w:pPr>
        <w:pStyle w:val="Nagwek1"/>
      </w:pPr>
      <w:r>
        <w:t>ACKNOWLEDGEMENT</w:t>
      </w:r>
    </w:p>
    <w:p w14:paraId="38764F95" w14:textId="5B720226" w:rsidR="000531F1" w:rsidRPr="002B34F1" w:rsidRDefault="009C7896" w:rsidP="000531F1">
      <w:pPr>
        <w:pStyle w:val="TAMainText"/>
      </w:pPr>
      <w:r>
        <w:t xml:space="preserve">We </w:t>
      </w:r>
      <w:r w:rsidR="004B7BF9" w:rsidRPr="004B7BF9">
        <w:t xml:space="preserve">wish to acknowledge the help provided by </w:t>
      </w:r>
      <w:proofErr w:type="spellStart"/>
      <w:r w:rsidR="004B7BF9" w:rsidRPr="004B7BF9">
        <w:t>Łukasz</w:t>
      </w:r>
      <w:proofErr w:type="spellEnd"/>
      <w:r w:rsidR="004B7BF9" w:rsidRPr="004B7BF9">
        <w:t xml:space="preserve"> </w:t>
      </w:r>
      <w:proofErr w:type="spellStart"/>
      <w:r w:rsidR="004B7BF9" w:rsidRPr="004B7BF9">
        <w:t>Kubik</w:t>
      </w:r>
      <w:proofErr w:type="spellEnd"/>
      <w:r w:rsidR="004B7BF9" w:rsidRPr="004B7BF9">
        <w:t xml:space="preserve">, Julia </w:t>
      </w:r>
      <w:proofErr w:type="spellStart"/>
      <w:r w:rsidR="004B7BF9" w:rsidRPr="004B7BF9">
        <w:t>Jacyna</w:t>
      </w:r>
      <w:proofErr w:type="spellEnd"/>
      <w:r w:rsidR="004B7BF9" w:rsidRPr="004B7BF9">
        <w:t xml:space="preserve">, </w:t>
      </w:r>
      <w:proofErr w:type="spellStart"/>
      <w:r w:rsidR="004B7BF9" w:rsidRPr="004B7BF9">
        <w:t>Wiktoria</w:t>
      </w:r>
      <w:proofErr w:type="spellEnd"/>
      <w:r w:rsidR="004B7BF9" w:rsidRPr="004B7BF9">
        <w:t xml:space="preserve"> Struck-</w:t>
      </w:r>
      <w:proofErr w:type="spellStart"/>
      <w:r w:rsidR="004B7BF9" w:rsidRPr="004B7BF9">
        <w:t>Lewicka</w:t>
      </w:r>
      <w:proofErr w:type="spellEnd"/>
      <w:r w:rsidR="004B7BF9" w:rsidRPr="004B7BF9">
        <w:t xml:space="preserve">, </w:t>
      </w:r>
      <w:proofErr w:type="spellStart"/>
      <w:r w:rsidR="004B7BF9" w:rsidRPr="004B7BF9">
        <w:t>Michał</w:t>
      </w:r>
      <w:proofErr w:type="spellEnd"/>
      <w:r w:rsidR="004B7BF9" w:rsidRPr="004B7BF9">
        <w:t xml:space="preserve"> J. </w:t>
      </w:r>
      <w:proofErr w:type="spellStart"/>
      <w:r w:rsidR="004B7BF9" w:rsidRPr="004B7BF9">
        <w:t>Markuszewski</w:t>
      </w:r>
      <w:proofErr w:type="spellEnd"/>
      <w:r w:rsidR="004B7BF9" w:rsidRPr="004B7BF9">
        <w:t xml:space="preserve"> </w:t>
      </w:r>
      <w:r w:rsidR="004B7BF9">
        <w:t xml:space="preserve"> </w:t>
      </w:r>
      <w:r w:rsidR="000531F1">
        <w:t xml:space="preserve">in </w:t>
      </w:r>
      <w:r w:rsidR="000531F1" w:rsidRPr="0045566C">
        <w:t>collect</w:t>
      </w:r>
      <w:r w:rsidR="000531F1">
        <w:t>ing the</w:t>
      </w:r>
      <w:r w:rsidR="004B7BF9">
        <w:t xml:space="preserve"> experimental</w:t>
      </w:r>
      <w:r w:rsidR="000531F1">
        <w:t xml:space="preserve"> data</w:t>
      </w:r>
      <w:r w:rsidR="0063114F">
        <w:t>.</w:t>
      </w:r>
    </w:p>
    <w:p w14:paraId="33B698B3" w14:textId="77777777" w:rsidR="00681A67" w:rsidRPr="00715825" w:rsidRDefault="00681A67" w:rsidP="006F1F34">
      <w:pPr>
        <w:pStyle w:val="Nagwek1"/>
      </w:pPr>
      <w:r w:rsidRPr="00715825">
        <w:t>REFERENCES</w:t>
      </w:r>
    </w:p>
    <w:p w14:paraId="136EC4B0" w14:textId="77777777" w:rsidR="00444FCA" w:rsidRPr="00444FCA" w:rsidRDefault="00681A67" w:rsidP="00444FCA">
      <w:pPr>
        <w:pStyle w:val="Bibliografia"/>
      </w:pPr>
      <w:r w:rsidRPr="00CC37C4">
        <w:rPr>
          <w:rFonts w:cs="Arial"/>
          <w:color w:val="FF0000"/>
          <w:kern w:val="0"/>
          <w:szCs w:val="17"/>
        </w:rPr>
        <w:fldChar w:fldCharType="begin"/>
      </w:r>
      <w:r>
        <w:rPr>
          <w:rFonts w:cs="Arial"/>
          <w:color w:val="FF0000"/>
          <w:szCs w:val="17"/>
        </w:rPr>
        <w:instrText xml:space="preserve"> ADDIN ZOTERO_BIBL {"uncited":[],"omitted":[],"custom":[]} CSL_BIBLIOGRAPHY </w:instrText>
      </w:r>
      <w:r w:rsidRPr="00CC37C4">
        <w:rPr>
          <w:rFonts w:cs="Arial"/>
          <w:color w:val="FF0000"/>
          <w:kern w:val="0"/>
          <w:szCs w:val="17"/>
        </w:rPr>
        <w:fldChar w:fldCharType="separate"/>
      </w:r>
      <w:r w:rsidR="00444FCA" w:rsidRPr="00444FCA">
        <w:t>(1)</w:t>
      </w:r>
      <w:r w:rsidR="00444FCA" w:rsidRPr="00444FCA">
        <w:tab/>
        <w:t xml:space="preserve">Žuvela, P.; Skoczylas, M.; Jay Liu, J.; Ba̧czek, T.; Kaliszan, R.; Wong, M. W.; Buszewski, B. Column Characterization and Selection Systems in Reversed-Phase High-Performance Liquid Chromatography. </w:t>
      </w:r>
      <w:r w:rsidR="00444FCA" w:rsidRPr="00444FCA">
        <w:rPr>
          <w:i/>
          <w:iCs/>
        </w:rPr>
        <w:t>Chem. Rev.</w:t>
      </w:r>
      <w:r w:rsidR="00444FCA" w:rsidRPr="00444FCA">
        <w:t xml:space="preserve"> </w:t>
      </w:r>
      <w:r w:rsidR="00444FCA" w:rsidRPr="00444FCA">
        <w:rPr>
          <w:b/>
          <w:bCs/>
        </w:rPr>
        <w:t>2019</w:t>
      </w:r>
      <w:r w:rsidR="00444FCA" w:rsidRPr="00444FCA">
        <w:t xml:space="preserve">, </w:t>
      </w:r>
      <w:r w:rsidR="00444FCA" w:rsidRPr="00444FCA">
        <w:rPr>
          <w:i/>
          <w:iCs/>
        </w:rPr>
        <w:t>119</w:t>
      </w:r>
      <w:r w:rsidR="00444FCA" w:rsidRPr="00444FCA">
        <w:t xml:space="preserve"> (6), 3674–3729. https://doi.org/10.1021/acs.chemrev.8b00246.</w:t>
      </w:r>
    </w:p>
    <w:p w14:paraId="1B7C5547" w14:textId="77777777" w:rsidR="00444FCA" w:rsidRPr="00444FCA" w:rsidRDefault="00444FCA" w:rsidP="00444FCA">
      <w:pPr>
        <w:pStyle w:val="Bibliografia"/>
      </w:pPr>
      <w:r w:rsidRPr="00444FCA">
        <w:t>(2)</w:t>
      </w:r>
      <w:r w:rsidRPr="00444FCA">
        <w:tab/>
        <w:t xml:space="preserve">Visky, D. 4 Column Characterization and Selection. In </w:t>
      </w:r>
      <w:r w:rsidRPr="00444FCA">
        <w:rPr>
          <w:i/>
          <w:iCs/>
        </w:rPr>
        <w:t>HPLC Method Development for Pharmaceuticals</w:t>
      </w:r>
      <w:r w:rsidRPr="00444FCA">
        <w:t>; Ahuja, S., Rasmussen, H., Eds.; Separation Science and Technology; Academic Press, 2007; Vol. 8, pp 85–109. https://doi.org/10.1016/S0149-6395(07)80010-9.</w:t>
      </w:r>
    </w:p>
    <w:p w14:paraId="0BE04742" w14:textId="77777777" w:rsidR="00444FCA" w:rsidRPr="00444FCA" w:rsidRDefault="00444FCA" w:rsidP="00444FCA">
      <w:pPr>
        <w:pStyle w:val="Bibliografia"/>
      </w:pPr>
      <w:r w:rsidRPr="00444FCA">
        <w:t>(3)</w:t>
      </w:r>
      <w:r w:rsidRPr="00444FCA">
        <w:tab/>
        <w:t xml:space="preserve">Andrić, F.; Héberger, K. How to Compare Separation Selectivity of High-Performance Liquid Chromatographic Columns Properly? </w:t>
      </w:r>
      <w:r w:rsidRPr="00444FCA">
        <w:rPr>
          <w:i/>
          <w:iCs/>
        </w:rPr>
        <w:t>Journal of Chromatography A</w:t>
      </w:r>
      <w:r w:rsidRPr="00444FCA">
        <w:t xml:space="preserve"> </w:t>
      </w:r>
      <w:r w:rsidRPr="00444FCA">
        <w:rPr>
          <w:b/>
          <w:bCs/>
        </w:rPr>
        <w:t>2017</w:t>
      </w:r>
      <w:r w:rsidRPr="00444FCA">
        <w:t xml:space="preserve">, </w:t>
      </w:r>
      <w:r w:rsidRPr="00444FCA">
        <w:rPr>
          <w:i/>
          <w:iCs/>
        </w:rPr>
        <w:t>1488</w:t>
      </w:r>
      <w:r w:rsidRPr="00444FCA">
        <w:t>, 45–56. https://doi.org/10.1016/j.chroma.2017.01.066.</w:t>
      </w:r>
    </w:p>
    <w:p w14:paraId="361A66E0" w14:textId="77777777" w:rsidR="00444FCA" w:rsidRPr="00444FCA" w:rsidRDefault="00444FCA" w:rsidP="00444FCA">
      <w:pPr>
        <w:pStyle w:val="Bibliografia"/>
      </w:pPr>
      <w:r w:rsidRPr="00444FCA">
        <w:t>(4)</w:t>
      </w:r>
      <w:r w:rsidRPr="00444FCA">
        <w:tab/>
        <w:t xml:space="preserve">Lesellier, E.; West, C. Description and Comparison of Chromatographic Tests and Chemometric Methods for Packed Column Classification. </w:t>
      </w:r>
      <w:r w:rsidRPr="00444FCA">
        <w:rPr>
          <w:i/>
          <w:iCs/>
        </w:rPr>
        <w:t>Journal of Chromatography A</w:t>
      </w:r>
      <w:r w:rsidRPr="00444FCA">
        <w:t xml:space="preserve"> </w:t>
      </w:r>
      <w:r w:rsidRPr="00444FCA">
        <w:rPr>
          <w:b/>
          <w:bCs/>
        </w:rPr>
        <w:t>2007</w:t>
      </w:r>
      <w:r w:rsidRPr="00444FCA">
        <w:t xml:space="preserve">, </w:t>
      </w:r>
      <w:r w:rsidRPr="00444FCA">
        <w:rPr>
          <w:i/>
          <w:iCs/>
        </w:rPr>
        <w:t>1158</w:t>
      </w:r>
      <w:r w:rsidRPr="00444FCA">
        <w:t xml:space="preserve"> (1), 329–360. https://doi.org/10.1016/j.chroma.2007.03.122.</w:t>
      </w:r>
    </w:p>
    <w:p w14:paraId="2DE9662F" w14:textId="77777777" w:rsidR="00444FCA" w:rsidRPr="00444FCA" w:rsidRDefault="00444FCA" w:rsidP="00444FCA">
      <w:pPr>
        <w:pStyle w:val="Bibliografia"/>
      </w:pPr>
      <w:r w:rsidRPr="00444FCA">
        <w:t>(5)</w:t>
      </w:r>
      <w:r w:rsidRPr="00444FCA">
        <w:tab/>
        <w:t xml:space="preserve">Gritti, F.; Guiochon, G. Adsorption Mechanism in RPLC. Effect of the Nature of the Organic Modifier. </w:t>
      </w:r>
      <w:r w:rsidRPr="00444FCA">
        <w:rPr>
          <w:i/>
          <w:iCs/>
        </w:rPr>
        <w:t>Anal Chem</w:t>
      </w:r>
      <w:r w:rsidRPr="00444FCA">
        <w:t xml:space="preserve"> </w:t>
      </w:r>
      <w:r w:rsidRPr="00444FCA">
        <w:rPr>
          <w:b/>
          <w:bCs/>
        </w:rPr>
        <w:t>2005</w:t>
      </w:r>
      <w:r w:rsidRPr="00444FCA">
        <w:t xml:space="preserve">, </w:t>
      </w:r>
      <w:r w:rsidRPr="00444FCA">
        <w:rPr>
          <w:i/>
          <w:iCs/>
        </w:rPr>
        <w:t>77</w:t>
      </w:r>
      <w:r w:rsidRPr="00444FCA">
        <w:t xml:space="preserve"> (13), 4257–4272. https://doi.org/10.1021/ac0580058.</w:t>
      </w:r>
    </w:p>
    <w:p w14:paraId="6E01E580" w14:textId="77777777" w:rsidR="00444FCA" w:rsidRPr="00444FCA" w:rsidRDefault="00444FCA" w:rsidP="00444FCA">
      <w:pPr>
        <w:pStyle w:val="Bibliografia"/>
      </w:pPr>
      <w:r w:rsidRPr="00444FCA">
        <w:t>(6)</w:t>
      </w:r>
      <w:r w:rsidRPr="00444FCA">
        <w:tab/>
        <w:t xml:space="preserve">Gritti, F. Perspective on the Future Approaches to Predict Retention in Liquid Chromatography. </w:t>
      </w:r>
      <w:r w:rsidRPr="00444FCA">
        <w:rPr>
          <w:i/>
          <w:iCs/>
        </w:rPr>
        <w:t>Anal. Chem.</w:t>
      </w:r>
      <w:r w:rsidRPr="00444FCA">
        <w:t xml:space="preserve"> </w:t>
      </w:r>
      <w:r w:rsidRPr="00444FCA">
        <w:rPr>
          <w:b/>
          <w:bCs/>
        </w:rPr>
        <w:t>2021</w:t>
      </w:r>
      <w:r w:rsidRPr="00444FCA">
        <w:t xml:space="preserve">, </w:t>
      </w:r>
      <w:r w:rsidRPr="00444FCA">
        <w:rPr>
          <w:i/>
          <w:iCs/>
        </w:rPr>
        <w:t>93</w:t>
      </w:r>
      <w:r w:rsidRPr="00444FCA">
        <w:t xml:space="preserve"> (14), 5653–5664. https://doi.org/10.1021/acs.analchem.0c05078.</w:t>
      </w:r>
    </w:p>
    <w:p w14:paraId="59CE43D4" w14:textId="77777777" w:rsidR="00444FCA" w:rsidRPr="00444FCA" w:rsidRDefault="00444FCA" w:rsidP="00444FCA">
      <w:pPr>
        <w:pStyle w:val="Bibliografia"/>
      </w:pPr>
      <w:r w:rsidRPr="00444FCA">
        <w:t>(7)</w:t>
      </w:r>
      <w:r w:rsidRPr="00444FCA">
        <w:tab/>
        <w:t xml:space="preserve">Kamedulska, A.; Kubik, Ł.; Jacyna, J.; Struck-Lewicka, W.; Markuszewski, M. J.; Wiczling, P. Toward the </w:t>
      </w:r>
      <w:r w:rsidRPr="00444FCA">
        <w:t xml:space="preserve">General Mechanistic Model of Liquid Chromatographic Retention. </w:t>
      </w:r>
      <w:r w:rsidRPr="00444FCA">
        <w:rPr>
          <w:i/>
          <w:iCs/>
        </w:rPr>
        <w:t>Anal. Chem.</w:t>
      </w:r>
      <w:r w:rsidRPr="00444FCA">
        <w:t xml:space="preserve"> </w:t>
      </w:r>
      <w:r w:rsidRPr="00444FCA">
        <w:rPr>
          <w:b/>
          <w:bCs/>
        </w:rPr>
        <w:t>2022</w:t>
      </w:r>
      <w:r w:rsidRPr="00444FCA">
        <w:t xml:space="preserve">, </w:t>
      </w:r>
      <w:r w:rsidRPr="00444FCA">
        <w:rPr>
          <w:i/>
          <w:iCs/>
        </w:rPr>
        <w:t>94</w:t>
      </w:r>
      <w:r w:rsidRPr="00444FCA">
        <w:t xml:space="preserve"> (31), 11070–11080. https://doi.org/10.1021/acs.analchem.2c02034.</w:t>
      </w:r>
    </w:p>
    <w:p w14:paraId="590CFE3F" w14:textId="77777777" w:rsidR="00444FCA" w:rsidRPr="00444FCA" w:rsidRDefault="00444FCA" w:rsidP="00444FCA">
      <w:pPr>
        <w:pStyle w:val="Bibliografia"/>
      </w:pPr>
      <w:r w:rsidRPr="00444FCA">
        <w:t>(8)</w:t>
      </w:r>
      <w:r w:rsidRPr="00444FCA">
        <w:tab/>
        <w:t xml:space="preserve">Kamedulska, A.; Kubik, Ł.; Wiczling, P. Statistical Analysis of Isocratic Chromatographic Data Using Bayesian Modeling. </w:t>
      </w:r>
      <w:r w:rsidRPr="00444FCA">
        <w:rPr>
          <w:i/>
          <w:iCs/>
        </w:rPr>
        <w:t>Anal Bioanal Chem</w:t>
      </w:r>
      <w:r w:rsidRPr="00444FCA">
        <w:t xml:space="preserve"> </w:t>
      </w:r>
      <w:r w:rsidRPr="00444FCA">
        <w:rPr>
          <w:b/>
          <w:bCs/>
        </w:rPr>
        <w:t>2022</w:t>
      </w:r>
      <w:r w:rsidRPr="00444FCA">
        <w:t xml:space="preserve">, </w:t>
      </w:r>
      <w:r w:rsidRPr="00444FCA">
        <w:rPr>
          <w:i/>
          <w:iCs/>
        </w:rPr>
        <w:t>414</w:t>
      </w:r>
      <w:r w:rsidRPr="00444FCA">
        <w:t xml:space="preserve"> (11), 3471–3481. https://doi.org/10.1007/s00216-022-03968-x.</w:t>
      </w:r>
    </w:p>
    <w:p w14:paraId="628295BF" w14:textId="77777777" w:rsidR="00444FCA" w:rsidRPr="00444FCA" w:rsidRDefault="00444FCA" w:rsidP="00444FCA">
      <w:pPr>
        <w:pStyle w:val="Bibliografia"/>
      </w:pPr>
      <w:r w:rsidRPr="00444FCA">
        <w:t>(9)</w:t>
      </w:r>
      <w:r w:rsidRPr="00444FCA">
        <w:tab/>
        <w:t xml:space="preserve">Wiczling, P.; Kamedulska, A.; Kubik, L. Application of Bayesian Multilevel Modeling in the Quantitative Structure-Retention Relationship Studies of Heterogeneous Compounds. </w:t>
      </w:r>
      <w:r w:rsidRPr="00444FCA">
        <w:rPr>
          <w:i/>
          <w:iCs/>
        </w:rPr>
        <w:t>ANALYTICAL CHEMISTRY</w:t>
      </w:r>
      <w:r w:rsidRPr="00444FCA">
        <w:t xml:space="preserve">, 2021, </w:t>
      </w:r>
      <w:r w:rsidRPr="00444FCA">
        <w:rPr>
          <w:i/>
          <w:iCs/>
        </w:rPr>
        <w:t>93</w:t>
      </w:r>
      <w:r w:rsidRPr="00444FCA">
        <w:t>, 6961–6971. https://doi.org/10.1021/acs.analchem.0c05227.</w:t>
      </w:r>
    </w:p>
    <w:p w14:paraId="46B79894" w14:textId="77777777" w:rsidR="00444FCA" w:rsidRPr="00444FCA" w:rsidRDefault="00444FCA" w:rsidP="00444FCA">
      <w:pPr>
        <w:pStyle w:val="Bibliografia"/>
      </w:pPr>
      <w:r w:rsidRPr="00444FCA">
        <w:t>(10)</w:t>
      </w:r>
      <w:r w:rsidRPr="00444FCA">
        <w:tab/>
        <w:t xml:space="preserve">Wiczling, P. Analyzing Chromatographic Data Using Multilevel Modeling. </w:t>
      </w:r>
      <w:r w:rsidRPr="00444FCA">
        <w:rPr>
          <w:i/>
          <w:iCs/>
        </w:rPr>
        <w:t>ANALYTICAL AND BIOANALYTICAL CHEMISTRY</w:t>
      </w:r>
      <w:r w:rsidRPr="00444FCA">
        <w:t xml:space="preserve">, 2018, </w:t>
      </w:r>
      <w:r w:rsidRPr="00444FCA">
        <w:rPr>
          <w:i/>
          <w:iCs/>
        </w:rPr>
        <w:t>410</w:t>
      </w:r>
      <w:r w:rsidRPr="00444FCA">
        <w:t>, 3905–3915. https://doi.org/10.1007/s00216-018-1061-3.</w:t>
      </w:r>
    </w:p>
    <w:p w14:paraId="0C653797" w14:textId="77777777" w:rsidR="00444FCA" w:rsidRPr="00444FCA" w:rsidRDefault="00444FCA" w:rsidP="00444FCA">
      <w:pPr>
        <w:pStyle w:val="Bibliografia"/>
      </w:pPr>
      <w:r w:rsidRPr="00444FCA">
        <w:t>(11)</w:t>
      </w:r>
      <w:r w:rsidRPr="00444FCA">
        <w:tab/>
        <w:t xml:space="preserve">Haider, N. Functionality Pattern Matching as an Efficient Complementary Structure/Reaction Search Tool: An Open-Source Approach. </w:t>
      </w:r>
      <w:r w:rsidRPr="00444FCA">
        <w:rPr>
          <w:i/>
          <w:iCs/>
        </w:rPr>
        <w:t>Molecules</w:t>
      </w:r>
      <w:r w:rsidRPr="00444FCA">
        <w:t xml:space="preserve"> </w:t>
      </w:r>
      <w:r w:rsidRPr="00444FCA">
        <w:rPr>
          <w:b/>
          <w:bCs/>
        </w:rPr>
        <w:t>2010</w:t>
      </w:r>
      <w:r w:rsidRPr="00444FCA">
        <w:t xml:space="preserve">, </w:t>
      </w:r>
      <w:r w:rsidRPr="00444FCA">
        <w:rPr>
          <w:i/>
          <w:iCs/>
        </w:rPr>
        <w:t>15</w:t>
      </w:r>
      <w:r w:rsidRPr="00444FCA">
        <w:t xml:space="preserve"> (8), 5079–5092. https://doi.org/10.3390/molecules15085079.</w:t>
      </w:r>
    </w:p>
    <w:p w14:paraId="22125CD2" w14:textId="77777777" w:rsidR="00444FCA" w:rsidRPr="00444FCA" w:rsidRDefault="00444FCA" w:rsidP="00444FCA">
      <w:pPr>
        <w:pStyle w:val="Bibliografia"/>
      </w:pPr>
      <w:r w:rsidRPr="00444FCA">
        <w:t>(12)</w:t>
      </w:r>
      <w:r w:rsidRPr="00444FCA">
        <w:tab/>
        <w:t xml:space="preserve">ACD/Labs. </w:t>
      </w:r>
      <w:r w:rsidRPr="00444FCA">
        <w:rPr>
          <w:i/>
          <w:iCs/>
        </w:rPr>
        <w:t>Release 12.0</w:t>
      </w:r>
      <w:r w:rsidRPr="00444FCA">
        <w:t>; Advanced Chemistry Development Inc.: Toronto, ON, Canada, www.acdlabs.com, 2022., 2011.</w:t>
      </w:r>
    </w:p>
    <w:p w14:paraId="357FAA46" w14:textId="77777777" w:rsidR="00444FCA" w:rsidRPr="00444FCA" w:rsidRDefault="00444FCA" w:rsidP="00444FCA">
      <w:pPr>
        <w:pStyle w:val="Bibliografia"/>
      </w:pPr>
      <w:r w:rsidRPr="00444FCA">
        <w:t>(13)</w:t>
      </w:r>
      <w:r w:rsidRPr="00444FCA">
        <w:tab/>
        <w:t xml:space="preserve">Nikitas, P.; Pappa-Louisi, A. New Equations Describing the Combined Effect of pH and Organic Modifier Concentration on the Retention in Reversed-Phase Liquid Chromatography. </w:t>
      </w:r>
      <w:r w:rsidRPr="00444FCA">
        <w:rPr>
          <w:i/>
          <w:iCs/>
        </w:rPr>
        <w:t>J Chromatogr A</w:t>
      </w:r>
      <w:r w:rsidRPr="00444FCA">
        <w:t xml:space="preserve"> </w:t>
      </w:r>
      <w:r w:rsidRPr="00444FCA">
        <w:rPr>
          <w:b/>
          <w:bCs/>
        </w:rPr>
        <w:t>2002</w:t>
      </w:r>
      <w:r w:rsidRPr="00444FCA">
        <w:t xml:space="preserve">, </w:t>
      </w:r>
      <w:r w:rsidRPr="00444FCA">
        <w:rPr>
          <w:i/>
          <w:iCs/>
        </w:rPr>
        <w:t>971</w:t>
      </w:r>
      <w:r w:rsidRPr="00444FCA">
        <w:t xml:space="preserve"> (1–2), 47–60. https://doi.org/10.1016/s0021-9673(02)00965-2.</w:t>
      </w:r>
    </w:p>
    <w:p w14:paraId="7DB40BEE" w14:textId="77777777" w:rsidR="00444FCA" w:rsidRPr="00444FCA" w:rsidRDefault="00444FCA" w:rsidP="00444FCA">
      <w:pPr>
        <w:pStyle w:val="Bibliografia"/>
      </w:pPr>
      <w:r w:rsidRPr="00444FCA">
        <w:t>(14)</w:t>
      </w:r>
      <w:r w:rsidRPr="00444FCA">
        <w:tab/>
        <w:t xml:space="preserve">Nikitas, P.; Pappa-Louisi, A. Retention Models for Isocratic and Gradient Elution in Reversed-Phase Liquid Chromatography. </w:t>
      </w:r>
      <w:r w:rsidRPr="00444FCA">
        <w:rPr>
          <w:i/>
          <w:iCs/>
        </w:rPr>
        <w:t>Journal of Chromatography A</w:t>
      </w:r>
      <w:r w:rsidRPr="00444FCA">
        <w:t xml:space="preserve"> </w:t>
      </w:r>
      <w:r w:rsidRPr="00444FCA">
        <w:rPr>
          <w:b/>
          <w:bCs/>
        </w:rPr>
        <w:t>2009</w:t>
      </w:r>
      <w:r w:rsidRPr="00444FCA">
        <w:t xml:space="preserve">, </w:t>
      </w:r>
      <w:r w:rsidRPr="00444FCA">
        <w:rPr>
          <w:i/>
          <w:iCs/>
        </w:rPr>
        <w:t>1216</w:t>
      </w:r>
      <w:r w:rsidRPr="00444FCA">
        <w:t xml:space="preserve"> (10), 1737–1755. https://doi.org/10.1016/j.chroma.2008.09.051.</w:t>
      </w:r>
    </w:p>
    <w:p w14:paraId="7F3A94C1" w14:textId="77777777" w:rsidR="00444FCA" w:rsidRPr="00444FCA" w:rsidRDefault="00444FCA" w:rsidP="00444FCA">
      <w:pPr>
        <w:pStyle w:val="Bibliografia"/>
      </w:pPr>
      <w:r w:rsidRPr="00444FCA">
        <w:t>(15)</w:t>
      </w:r>
      <w:r w:rsidRPr="00444FCA">
        <w:tab/>
        <w:t xml:space="preserve">Jano, I.; Hardcastle, J. E.; Zhao, K.; Vermillion-Salsbury, R. General Equation for Calculating the Dissociation Constants of Polyprotic Acids and Bases from Measured Retention Factors in High-Performance Liquid Chromatography. </w:t>
      </w:r>
      <w:r w:rsidRPr="00444FCA">
        <w:rPr>
          <w:i/>
          <w:iCs/>
        </w:rPr>
        <w:t>J Chromatogr A</w:t>
      </w:r>
      <w:r w:rsidRPr="00444FCA">
        <w:t xml:space="preserve"> </w:t>
      </w:r>
      <w:r w:rsidRPr="00444FCA">
        <w:rPr>
          <w:b/>
          <w:bCs/>
        </w:rPr>
        <w:t>1997</w:t>
      </w:r>
      <w:r w:rsidRPr="00444FCA">
        <w:t xml:space="preserve">, </w:t>
      </w:r>
      <w:r w:rsidRPr="00444FCA">
        <w:rPr>
          <w:i/>
          <w:iCs/>
        </w:rPr>
        <w:t>762</w:t>
      </w:r>
      <w:r w:rsidRPr="00444FCA">
        <w:t xml:space="preserve"> (1–2), 63–72. https://doi.org/10.1016/s0021-9673(96)00739-x.</w:t>
      </w:r>
    </w:p>
    <w:p w14:paraId="0569B484" w14:textId="77777777" w:rsidR="00444FCA" w:rsidRPr="00444FCA" w:rsidRDefault="00444FCA" w:rsidP="00444FCA">
      <w:pPr>
        <w:pStyle w:val="Bibliografia"/>
      </w:pPr>
      <w:r w:rsidRPr="00444FCA">
        <w:t>(16)</w:t>
      </w:r>
      <w:r w:rsidRPr="00444FCA">
        <w:tab/>
      </w:r>
      <w:r w:rsidRPr="00444FCA">
        <w:rPr>
          <w:i/>
          <w:iCs/>
        </w:rPr>
        <w:t>Stan Development Team. YEAR. Stan Modeling Language Users Guide and Reference Manual, VERSION. https://mc-stan.org</w:t>
      </w:r>
      <w:r w:rsidRPr="00444FCA">
        <w:t>. stan-dev.github.io. //mc-stan.org/users/citations/ (accessed 2022-01-18).</w:t>
      </w:r>
    </w:p>
    <w:p w14:paraId="433EDDEE" w14:textId="77777777" w:rsidR="00444FCA" w:rsidRPr="00444FCA" w:rsidRDefault="00444FCA" w:rsidP="00444FCA">
      <w:pPr>
        <w:pStyle w:val="Bibliografia"/>
      </w:pPr>
      <w:r w:rsidRPr="00444FCA">
        <w:t>(17)</w:t>
      </w:r>
      <w:r w:rsidRPr="00444FCA">
        <w:tab/>
        <w:t xml:space="preserve">RStudio Team. </w:t>
      </w:r>
      <w:r w:rsidRPr="00444FCA">
        <w:rPr>
          <w:i/>
          <w:iCs/>
        </w:rPr>
        <w:t>RStudio: Integrated Development Environment for R</w:t>
      </w:r>
      <w:r w:rsidRPr="00444FCA">
        <w:t>; RStudio, PBC.: Boston, MA, 2020.</w:t>
      </w:r>
    </w:p>
    <w:p w14:paraId="5DD4D338" w14:textId="77777777" w:rsidR="00444FCA" w:rsidRPr="00444FCA" w:rsidRDefault="00444FCA" w:rsidP="00444FCA">
      <w:pPr>
        <w:pStyle w:val="Bibliografia"/>
      </w:pPr>
      <w:r w:rsidRPr="00444FCA">
        <w:t>(18)</w:t>
      </w:r>
      <w:r w:rsidRPr="00444FCA">
        <w:tab/>
        <w:t xml:space="preserve">Kubik, Ł.; Jacyna, J.; Struck-Lewicka, W.; Markuszewski, M. J.; Wiczling, P. LC-TOF-MS Data Collected for 300 Small Molecules. XBridge Shield RP18 Column. </w:t>
      </w:r>
      <w:r w:rsidRPr="00444FCA">
        <w:rPr>
          <w:i/>
          <w:iCs/>
        </w:rPr>
        <w:t>osf.io/</w:t>
      </w:r>
      <w:r w:rsidRPr="00444FCA">
        <w:t xml:space="preserve"> </w:t>
      </w:r>
      <w:r w:rsidRPr="00444FCA">
        <w:rPr>
          <w:b/>
          <w:bCs/>
        </w:rPr>
        <w:t>2022</w:t>
      </w:r>
      <w:r w:rsidRPr="00444FCA">
        <w:t xml:space="preserve">, </w:t>
      </w:r>
      <w:r w:rsidRPr="00444FCA">
        <w:rPr>
          <w:i/>
          <w:iCs/>
        </w:rPr>
        <w:t>1</w:t>
      </w:r>
      <w:r w:rsidRPr="00444FCA">
        <w:t xml:space="preserve"> (1), 1. https://doi.org/10.17605/OSF.IO/ZQTJ7.</w:t>
      </w:r>
    </w:p>
    <w:p w14:paraId="48B7EA6D" w14:textId="77777777" w:rsidR="00444FCA" w:rsidRPr="00444FCA" w:rsidRDefault="00444FCA" w:rsidP="00444FCA">
      <w:pPr>
        <w:pStyle w:val="Bibliografia"/>
      </w:pPr>
      <w:r w:rsidRPr="00444FCA">
        <w:t>(19)</w:t>
      </w:r>
      <w:r w:rsidRPr="00444FCA">
        <w:tab/>
        <w:t xml:space="preserve">Kubik, Ł.; Jacyna, J.; Struck-Lewicka, W.; Markuszewski, M. J.; Wiczling, P. LC-TOF-MS Data Collected for 300 Small Molecules. XTerra MS C18 Column. </w:t>
      </w:r>
      <w:r w:rsidRPr="00444FCA">
        <w:rPr>
          <w:i/>
          <w:iCs/>
        </w:rPr>
        <w:t>osf.io/</w:t>
      </w:r>
      <w:r w:rsidRPr="00444FCA">
        <w:t xml:space="preserve"> </w:t>
      </w:r>
      <w:r w:rsidRPr="00444FCA">
        <w:rPr>
          <w:b/>
          <w:bCs/>
        </w:rPr>
        <w:t>2022</w:t>
      </w:r>
      <w:r w:rsidRPr="00444FCA">
        <w:t xml:space="preserve">, </w:t>
      </w:r>
      <w:r w:rsidRPr="00444FCA">
        <w:rPr>
          <w:i/>
          <w:iCs/>
        </w:rPr>
        <w:t>1</w:t>
      </w:r>
      <w:r w:rsidRPr="00444FCA">
        <w:t xml:space="preserve"> (1), 1. https://doi.org/10.17605/OSF.IO/QBV7J.</w:t>
      </w:r>
    </w:p>
    <w:p w14:paraId="52A944B1" w14:textId="77777777" w:rsidR="00444FCA" w:rsidRPr="00444FCA" w:rsidRDefault="00444FCA" w:rsidP="00444FCA">
      <w:pPr>
        <w:pStyle w:val="Bibliografia"/>
      </w:pPr>
      <w:r w:rsidRPr="00444FCA">
        <w:t>(20)</w:t>
      </w:r>
      <w:r w:rsidRPr="00444FCA">
        <w:tab/>
        <w:t xml:space="preserve">Kubik, Ł.; Jacyna, J.; Struck-Lewicka, W.; Markuszewski, M. J.; Wiczling, P. LC-TOF-MS Data Collected for 300 Small Molecules. XTerra-C8 Column. </w:t>
      </w:r>
      <w:r w:rsidRPr="00444FCA">
        <w:rPr>
          <w:i/>
          <w:iCs/>
        </w:rPr>
        <w:t>osf.io/</w:t>
      </w:r>
      <w:r w:rsidRPr="00444FCA">
        <w:t xml:space="preserve"> </w:t>
      </w:r>
      <w:r w:rsidRPr="00444FCA">
        <w:rPr>
          <w:b/>
          <w:bCs/>
        </w:rPr>
        <w:t>2022</w:t>
      </w:r>
      <w:r w:rsidRPr="00444FCA">
        <w:t xml:space="preserve">, </w:t>
      </w:r>
      <w:r w:rsidRPr="00444FCA">
        <w:rPr>
          <w:i/>
          <w:iCs/>
        </w:rPr>
        <w:t>1</w:t>
      </w:r>
      <w:r w:rsidRPr="00444FCA">
        <w:t xml:space="preserve"> (1), 1. https://doi.org/10.17605/OSF.IO/2MCNW.</w:t>
      </w:r>
    </w:p>
    <w:p w14:paraId="42BD261F" w14:textId="77777777" w:rsidR="00444FCA" w:rsidRPr="00444FCA" w:rsidRDefault="00444FCA" w:rsidP="00444FCA">
      <w:pPr>
        <w:pStyle w:val="Bibliografia"/>
      </w:pPr>
      <w:r w:rsidRPr="00444FCA">
        <w:t>(21)</w:t>
      </w:r>
      <w:r w:rsidRPr="00444FCA">
        <w:tab/>
        <w:t xml:space="preserve">Kubik, Ł.; Jacyna, J.; Struck-Lewicka, W.; Markuszewski, M. J.; Wiczling, P. LC-TOF-MS Data Collected for 300 Small Molecules. XBridge Phenyl Column. </w:t>
      </w:r>
      <w:r w:rsidRPr="00444FCA">
        <w:rPr>
          <w:i/>
          <w:iCs/>
        </w:rPr>
        <w:t>osf.io/</w:t>
      </w:r>
      <w:r w:rsidRPr="00444FCA">
        <w:t xml:space="preserve"> </w:t>
      </w:r>
      <w:r w:rsidRPr="00444FCA">
        <w:rPr>
          <w:b/>
          <w:bCs/>
        </w:rPr>
        <w:t>2022</w:t>
      </w:r>
      <w:r w:rsidRPr="00444FCA">
        <w:t xml:space="preserve">, </w:t>
      </w:r>
      <w:r w:rsidRPr="00444FCA">
        <w:rPr>
          <w:i/>
          <w:iCs/>
        </w:rPr>
        <w:t>1</w:t>
      </w:r>
      <w:r w:rsidRPr="00444FCA">
        <w:t xml:space="preserve"> (1), 1. https://doi.org/10.17605/OSF.IO/EVUJ9.</w:t>
      </w:r>
    </w:p>
    <w:p w14:paraId="6D6C5BB6" w14:textId="77777777" w:rsidR="00444FCA" w:rsidRPr="00444FCA" w:rsidRDefault="00444FCA" w:rsidP="00444FCA">
      <w:pPr>
        <w:pStyle w:val="Bibliografia"/>
      </w:pPr>
      <w:r w:rsidRPr="00444FCA">
        <w:t>(22)</w:t>
      </w:r>
      <w:r w:rsidRPr="00444FCA">
        <w:tab/>
        <w:t xml:space="preserve">Kubik, Ł.; Jacyna, J.; Struck-Lewicka, W.; Markuszewski, M. J.; Wiczling, P. LC-TOF-MS Data Collected for 300 </w:t>
      </w:r>
      <w:r w:rsidRPr="00444FCA">
        <w:lastRenderedPageBreak/>
        <w:t xml:space="preserve">Small Molecules. XBridge-C8 Column. </w:t>
      </w:r>
      <w:r w:rsidRPr="00444FCA">
        <w:rPr>
          <w:i/>
          <w:iCs/>
        </w:rPr>
        <w:t>osf.io/</w:t>
      </w:r>
      <w:r w:rsidRPr="00444FCA">
        <w:t xml:space="preserve"> </w:t>
      </w:r>
      <w:r w:rsidRPr="00444FCA">
        <w:rPr>
          <w:b/>
          <w:bCs/>
        </w:rPr>
        <w:t>2022</w:t>
      </w:r>
      <w:r w:rsidRPr="00444FCA">
        <w:t xml:space="preserve">, </w:t>
      </w:r>
      <w:r w:rsidRPr="00444FCA">
        <w:rPr>
          <w:i/>
          <w:iCs/>
        </w:rPr>
        <w:t>1</w:t>
      </w:r>
      <w:r w:rsidRPr="00444FCA">
        <w:t xml:space="preserve"> (1), 1. https://doi.org/10.17605/OSF.IO/Y6S8P.</w:t>
      </w:r>
    </w:p>
    <w:p w14:paraId="710736E5" w14:textId="77777777" w:rsidR="00444FCA" w:rsidRPr="00444FCA" w:rsidRDefault="00444FCA" w:rsidP="00444FCA">
      <w:pPr>
        <w:pStyle w:val="Bibliografia"/>
      </w:pPr>
      <w:r w:rsidRPr="00444FCA">
        <w:t>(23)</w:t>
      </w:r>
      <w:r w:rsidRPr="00444FCA">
        <w:tab/>
        <w:t xml:space="preserve">Wiczling, P. Evaluation of Sequential Bayesian-Based Method Development Procedures for Chromatographic Problems Involving One, Two, and Three Analytes. </w:t>
      </w:r>
      <w:r w:rsidRPr="00444FCA">
        <w:rPr>
          <w:i/>
          <w:iCs/>
        </w:rPr>
        <w:t>SEPARATION SCIENCE PLUS</w:t>
      </w:r>
      <w:r w:rsidRPr="00444FCA">
        <w:t xml:space="preserve">, 2018, </w:t>
      </w:r>
      <w:r w:rsidRPr="00444FCA">
        <w:rPr>
          <w:i/>
          <w:iCs/>
        </w:rPr>
        <w:t>1</w:t>
      </w:r>
      <w:r w:rsidRPr="00444FCA">
        <w:t>, 63–75. https://doi.org/10.1002/sscp.201700037.</w:t>
      </w:r>
    </w:p>
    <w:p w14:paraId="4BC80072" w14:textId="5D190497" w:rsidR="00681A67" w:rsidRPr="00AF079C" w:rsidRDefault="00681A67" w:rsidP="0045566C">
      <w:pPr>
        <w:pStyle w:val="TDAckTitle"/>
      </w:pPr>
      <w:r w:rsidRPr="00CC37C4">
        <w:fldChar w:fldCharType="end"/>
      </w:r>
    </w:p>
    <w:p w14:paraId="52C6013C" w14:textId="77777777" w:rsidR="00681A67" w:rsidRPr="00AF079C" w:rsidRDefault="00681A67" w:rsidP="006F1F34">
      <w:pPr>
        <w:pStyle w:val="SNSynopsisTOC"/>
        <w:sectPr w:rsidR="00681A67" w:rsidRPr="00AF079C" w:rsidSect="00984F9E">
          <w:type w:val="continuous"/>
          <w:pgSz w:w="12240" w:h="15840"/>
          <w:pgMar w:top="720" w:right="1094" w:bottom="720" w:left="1094" w:header="720" w:footer="720" w:gutter="0"/>
          <w:cols w:num="2" w:space="461"/>
        </w:sectPr>
      </w:pPr>
    </w:p>
    <w:p w14:paraId="112A4340" w14:textId="77777777" w:rsidR="00681A67" w:rsidRPr="00AF079C" w:rsidRDefault="00681A67" w:rsidP="006F1F34">
      <w:pPr>
        <w:pStyle w:val="SNSynopsisTOC"/>
      </w:pPr>
    </w:p>
    <w:p w14:paraId="1D62A9AC" w14:textId="77777777" w:rsidR="00681A67" w:rsidRPr="00AF079C" w:rsidRDefault="00681A67" w:rsidP="006F1F34">
      <w:pPr>
        <w:pStyle w:val="TFReferencesSection"/>
        <w:rPr>
          <w:rStyle w:val="Odwoanieprzypisukocowego"/>
          <w:color w:val="FF0000"/>
        </w:rPr>
        <w:sectPr w:rsidR="00681A67" w:rsidRPr="00AF079C" w:rsidSect="00984F9E">
          <w:type w:val="continuous"/>
          <w:pgSz w:w="12240" w:h="15840"/>
          <w:pgMar w:top="720" w:right="1094" w:bottom="720" w:left="1094" w:header="720" w:footer="720" w:gutter="0"/>
          <w:cols w:space="461"/>
        </w:sectPr>
      </w:pPr>
    </w:p>
    <w:p w14:paraId="6D13E088" w14:textId="77777777" w:rsidR="00681A67" w:rsidRPr="00AF079C" w:rsidRDefault="00681A67" w:rsidP="006F1F34">
      <w:pPr>
        <w:pStyle w:val="SNSynopsisTOC"/>
      </w:pPr>
      <w:r w:rsidRPr="00AF079C">
        <w:t>TABLE OF CONTENTS (TOC)</w:t>
      </w:r>
    </w:p>
    <w:p w14:paraId="595AE9CD" w14:textId="0E55059F" w:rsidR="00307796" w:rsidRDefault="00EC37B7" w:rsidP="006F1F34">
      <w:r>
        <w:rPr>
          <w:noProof/>
        </w:rPr>
        <w:drawing>
          <wp:inline distT="0" distB="0" distL="0" distR="0" wp14:anchorId="6EC56858" wp14:editId="536D2DB9">
            <wp:extent cx="3048000" cy="1712976"/>
            <wp:effectExtent l="0" t="0" r="0" b="1905"/>
            <wp:docPr id="37"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braz 3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8000" cy="1712976"/>
                    </a:xfrm>
                    <a:prstGeom prst="rect">
                      <a:avLst/>
                    </a:prstGeom>
                  </pic:spPr>
                </pic:pic>
              </a:graphicData>
            </a:graphic>
          </wp:inline>
        </w:drawing>
      </w:r>
    </w:p>
    <w:sectPr w:rsidR="00307796" w:rsidSect="00984F9E">
      <w:headerReference w:type="even" r:id="rId17"/>
      <w:footerReference w:type="even" r:id="rId18"/>
      <w:footerReference w:type="default" r:id="rId19"/>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B2E6DD" w14:textId="77777777" w:rsidR="0000274F" w:rsidRDefault="0000274F" w:rsidP="006F1F34">
      <w:r>
        <w:separator/>
      </w:r>
    </w:p>
    <w:p w14:paraId="3E4F9077" w14:textId="77777777" w:rsidR="0000274F" w:rsidRDefault="0000274F"/>
    <w:p w14:paraId="0D65F974" w14:textId="77777777" w:rsidR="0000274F" w:rsidRDefault="0000274F" w:rsidP="001A093C"/>
  </w:endnote>
  <w:endnote w:type="continuationSeparator" w:id="0">
    <w:p w14:paraId="02071636" w14:textId="77777777" w:rsidR="0000274F" w:rsidRDefault="0000274F" w:rsidP="006F1F34">
      <w:r>
        <w:continuationSeparator/>
      </w:r>
    </w:p>
    <w:p w14:paraId="64EBC7BE" w14:textId="77777777" w:rsidR="0000274F" w:rsidRDefault="0000274F"/>
    <w:p w14:paraId="445AB1B9" w14:textId="77777777" w:rsidR="0000274F" w:rsidRDefault="0000274F" w:rsidP="001A093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Myriad Pro Light">
    <w:altName w:val="Times New Roman"/>
    <w:charset w:val="00"/>
    <w:family w:val="auto"/>
    <w:pitch w:val="default"/>
  </w:font>
  <w:font w:name="Times">
    <w:altName w:val="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3DB99" w14:textId="77777777" w:rsidR="001F383C" w:rsidRDefault="00FA67E2" w:rsidP="006F1F34">
    <w:pPr>
      <w:rPr>
        <w:rStyle w:val="Numerstrony"/>
      </w:rPr>
    </w:pPr>
    <w:r>
      <w:rPr>
        <w:rStyle w:val="Numerstrony"/>
      </w:rPr>
      <w:t xml:space="preserve">PAGE  </w:t>
    </w:r>
    <w:r>
      <w:rPr>
        <w:rStyle w:val="Numerstrony"/>
        <w:noProof/>
      </w:rPr>
      <w:t>2</w:t>
    </w:r>
  </w:p>
  <w:p w14:paraId="577C55BF" w14:textId="77777777" w:rsidR="001F383C" w:rsidRDefault="0000274F" w:rsidP="006F1F3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C6AA9" w14:textId="77777777" w:rsidR="001F383C" w:rsidRDefault="0000274F" w:rsidP="006F1F3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0777A"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1</w:t>
    </w:r>
    <w:r>
      <w:rPr>
        <w:rStyle w:val="Numerstrony"/>
      </w:rPr>
      <w:fldChar w:fldCharType="end"/>
    </w:r>
  </w:p>
  <w:p w14:paraId="444463D4" w14:textId="77777777" w:rsidR="001F383C" w:rsidRDefault="0000274F" w:rsidP="006F1F34">
    <w:pPr>
      <w:pStyle w:val="Stopka"/>
    </w:pPr>
  </w:p>
  <w:p w14:paraId="0EB6940F" w14:textId="77777777" w:rsidR="001F383C" w:rsidRDefault="0000274F" w:rsidP="006F1F34"/>
  <w:p w14:paraId="0524463C" w14:textId="77777777" w:rsidR="00AF22DD" w:rsidRDefault="00AF22DD"/>
  <w:p w14:paraId="05E6E2A2" w14:textId="77777777" w:rsidR="00AF22DD" w:rsidRDefault="00AF22DD" w:rsidP="001A093C"/>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DF772"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5</w:t>
    </w:r>
    <w:r>
      <w:rPr>
        <w:rStyle w:val="Numerstrony"/>
      </w:rPr>
      <w:fldChar w:fldCharType="end"/>
    </w:r>
  </w:p>
  <w:p w14:paraId="3D2ABC03" w14:textId="77777777" w:rsidR="001F383C" w:rsidRDefault="0000274F" w:rsidP="006F1F34">
    <w:pPr>
      <w:pStyle w:val="Stopka"/>
    </w:pPr>
  </w:p>
  <w:p w14:paraId="2B7B92A3" w14:textId="77777777" w:rsidR="001F383C" w:rsidRDefault="0000274F" w:rsidP="006F1F34"/>
  <w:p w14:paraId="5C616F60" w14:textId="77777777" w:rsidR="00AF22DD" w:rsidRDefault="00AF22DD"/>
  <w:p w14:paraId="454C9AF2" w14:textId="77777777" w:rsidR="00AF22DD" w:rsidRDefault="00AF22DD" w:rsidP="001A093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0560E2" w14:textId="77777777" w:rsidR="0000274F" w:rsidRDefault="0000274F" w:rsidP="006F1F34">
      <w:r>
        <w:separator/>
      </w:r>
    </w:p>
    <w:p w14:paraId="1E628E81" w14:textId="77777777" w:rsidR="0000274F" w:rsidRDefault="0000274F"/>
    <w:p w14:paraId="46019A85" w14:textId="77777777" w:rsidR="0000274F" w:rsidRDefault="0000274F" w:rsidP="001A093C"/>
  </w:footnote>
  <w:footnote w:type="continuationSeparator" w:id="0">
    <w:p w14:paraId="5CE201C2" w14:textId="77777777" w:rsidR="0000274F" w:rsidRDefault="0000274F" w:rsidP="006F1F34">
      <w:r>
        <w:continuationSeparator/>
      </w:r>
    </w:p>
    <w:p w14:paraId="656A50F5" w14:textId="77777777" w:rsidR="0000274F" w:rsidRDefault="0000274F"/>
    <w:p w14:paraId="3AB0ACE8" w14:textId="77777777" w:rsidR="0000274F" w:rsidRDefault="0000274F" w:rsidP="001A093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4BE8C" w14:textId="77777777" w:rsidR="001F383C" w:rsidRDefault="0000274F" w:rsidP="006F1F34"/>
  <w:p w14:paraId="6890F2E1" w14:textId="77777777" w:rsidR="00AF22DD" w:rsidRDefault="00AF22DD"/>
  <w:p w14:paraId="1055CAF1" w14:textId="77777777" w:rsidR="00AF22DD" w:rsidRDefault="00AF22DD" w:rsidP="001A093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8AE330B"/>
    <w:multiLevelType w:val="hybridMultilevel"/>
    <w:tmpl w:val="171A9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7"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8"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9" w15:restartNumberingAfterBreak="0">
    <w:nsid w:val="71300AB4"/>
    <w:multiLevelType w:val="multilevel"/>
    <w:tmpl w:val="8C90D3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2"/>
  </w:num>
  <w:num w:numId="3">
    <w:abstractNumId w:val="6"/>
  </w:num>
  <w:num w:numId="4">
    <w:abstractNumId w:val="3"/>
  </w:num>
  <w:num w:numId="5">
    <w:abstractNumId w:val="1"/>
  </w:num>
  <w:num w:numId="6">
    <w:abstractNumId w:val="0"/>
  </w:num>
  <w:num w:numId="7">
    <w:abstractNumId w:val="8"/>
  </w:num>
  <w:num w:numId="8">
    <w:abstractNumId w:val="7"/>
  </w:num>
  <w:num w:numId="9">
    <w:abstractNumId w:val="9"/>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A67"/>
    <w:rsid w:val="0000274F"/>
    <w:rsid w:val="00014745"/>
    <w:rsid w:val="0002176F"/>
    <w:rsid w:val="000432C3"/>
    <w:rsid w:val="00050891"/>
    <w:rsid w:val="000531F1"/>
    <w:rsid w:val="0006411C"/>
    <w:rsid w:val="000707D9"/>
    <w:rsid w:val="00071CC9"/>
    <w:rsid w:val="000729A0"/>
    <w:rsid w:val="00083091"/>
    <w:rsid w:val="000849C3"/>
    <w:rsid w:val="000927BB"/>
    <w:rsid w:val="00093166"/>
    <w:rsid w:val="00094A15"/>
    <w:rsid w:val="00095461"/>
    <w:rsid w:val="000B3CFA"/>
    <w:rsid w:val="000C3724"/>
    <w:rsid w:val="000E335C"/>
    <w:rsid w:val="000F0DC0"/>
    <w:rsid w:val="000F6AF6"/>
    <w:rsid w:val="00122CCD"/>
    <w:rsid w:val="0012449B"/>
    <w:rsid w:val="00124D57"/>
    <w:rsid w:val="00131473"/>
    <w:rsid w:val="0013477C"/>
    <w:rsid w:val="00135F49"/>
    <w:rsid w:val="00136950"/>
    <w:rsid w:val="00137E59"/>
    <w:rsid w:val="001459C1"/>
    <w:rsid w:val="0014607D"/>
    <w:rsid w:val="0015589D"/>
    <w:rsid w:val="001733D5"/>
    <w:rsid w:val="00183DB3"/>
    <w:rsid w:val="001A093C"/>
    <w:rsid w:val="001B3F13"/>
    <w:rsid w:val="001B5589"/>
    <w:rsid w:val="001C51DA"/>
    <w:rsid w:val="001D010E"/>
    <w:rsid w:val="001D0281"/>
    <w:rsid w:val="001D632D"/>
    <w:rsid w:val="001E1C52"/>
    <w:rsid w:val="001E2A90"/>
    <w:rsid w:val="001E7337"/>
    <w:rsid w:val="001F2B31"/>
    <w:rsid w:val="0021715D"/>
    <w:rsid w:val="002266B0"/>
    <w:rsid w:val="00230674"/>
    <w:rsid w:val="00232FD8"/>
    <w:rsid w:val="002409A8"/>
    <w:rsid w:val="00247329"/>
    <w:rsid w:val="002549F9"/>
    <w:rsid w:val="00256A0B"/>
    <w:rsid w:val="002652A0"/>
    <w:rsid w:val="002664E2"/>
    <w:rsid w:val="00266E05"/>
    <w:rsid w:val="0027491C"/>
    <w:rsid w:val="002837E9"/>
    <w:rsid w:val="0028542A"/>
    <w:rsid w:val="0029085A"/>
    <w:rsid w:val="002933E5"/>
    <w:rsid w:val="00296662"/>
    <w:rsid w:val="002A1632"/>
    <w:rsid w:val="002A308A"/>
    <w:rsid w:val="002A3AAD"/>
    <w:rsid w:val="002B09C4"/>
    <w:rsid w:val="002B1E65"/>
    <w:rsid w:val="002B2DBE"/>
    <w:rsid w:val="002B3F0F"/>
    <w:rsid w:val="002B4E98"/>
    <w:rsid w:val="002B66D6"/>
    <w:rsid w:val="002B70F2"/>
    <w:rsid w:val="002E3F37"/>
    <w:rsid w:val="002F1CA4"/>
    <w:rsid w:val="002F2803"/>
    <w:rsid w:val="002F411D"/>
    <w:rsid w:val="0030207E"/>
    <w:rsid w:val="0030302C"/>
    <w:rsid w:val="00305636"/>
    <w:rsid w:val="00307796"/>
    <w:rsid w:val="00312F01"/>
    <w:rsid w:val="003207B4"/>
    <w:rsid w:val="0032296C"/>
    <w:rsid w:val="003275D3"/>
    <w:rsid w:val="003304EB"/>
    <w:rsid w:val="00336A10"/>
    <w:rsid w:val="00337D7A"/>
    <w:rsid w:val="00347D51"/>
    <w:rsid w:val="00384D2E"/>
    <w:rsid w:val="003936B1"/>
    <w:rsid w:val="003A0308"/>
    <w:rsid w:val="003A2C68"/>
    <w:rsid w:val="003A6CC0"/>
    <w:rsid w:val="003C250B"/>
    <w:rsid w:val="003D3D9A"/>
    <w:rsid w:val="003E4501"/>
    <w:rsid w:val="003E5361"/>
    <w:rsid w:val="003E5B4E"/>
    <w:rsid w:val="00402BC0"/>
    <w:rsid w:val="00402FF4"/>
    <w:rsid w:val="0040368F"/>
    <w:rsid w:val="0040478C"/>
    <w:rsid w:val="00410C59"/>
    <w:rsid w:val="00411B27"/>
    <w:rsid w:val="00413AAC"/>
    <w:rsid w:val="0041547A"/>
    <w:rsid w:val="00423172"/>
    <w:rsid w:val="0042715D"/>
    <w:rsid w:val="00431F86"/>
    <w:rsid w:val="00436A61"/>
    <w:rsid w:val="00441F83"/>
    <w:rsid w:val="00444FCA"/>
    <w:rsid w:val="004451B1"/>
    <w:rsid w:val="0045566C"/>
    <w:rsid w:val="00463CEB"/>
    <w:rsid w:val="0046593F"/>
    <w:rsid w:val="004659A5"/>
    <w:rsid w:val="00467A90"/>
    <w:rsid w:val="004731A6"/>
    <w:rsid w:val="0047784E"/>
    <w:rsid w:val="00480F46"/>
    <w:rsid w:val="004B1070"/>
    <w:rsid w:val="004B7BF9"/>
    <w:rsid w:val="004C1F07"/>
    <w:rsid w:val="004C3D84"/>
    <w:rsid w:val="004D0F23"/>
    <w:rsid w:val="004D2C83"/>
    <w:rsid w:val="004D5360"/>
    <w:rsid w:val="004E7056"/>
    <w:rsid w:val="004F18AB"/>
    <w:rsid w:val="004F36EC"/>
    <w:rsid w:val="004F5488"/>
    <w:rsid w:val="004F55C3"/>
    <w:rsid w:val="004F71C4"/>
    <w:rsid w:val="00507DB8"/>
    <w:rsid w:val="00512071"/>
    <w:rsid w:val="00515C88"/>
    <w:rsid w:val="00523691"/>
    <w:rsid w:val="00526833"/>
    <w:rsid w:val="00530624"/>
    <w:rsid w:val="00537E0D"/>
    <w:rsid w:val="00540A9F"/>
    <w:rsid w:val="00544A7A"/>
    <w:rsid w:val="00553EF9"/>
    <w:rsid w:val="00560EA7"/>
    <w:rsid w:val="00565E01"/>
    <w:rsid w:val="00574E28"/>
    <w:rsid w:val="0058288E"/>
    <w:rsid w:val="00587D74"/>
    <w:rsid w:val="0059350D"/>
    <w:rsid w:val="005A3B18"/>
    <w:rsid w:val="005A42DF"/>
    <w:rsid w:val="005D07B9"/>
    <w:rsid w:val="005E5D7A"/>
    <w:rsid w:val="005F4D6F"/>
    <w:rsid w:val="005F7416"/>
    <w:rsid w:val="00601F64"/>
    <w:rsid w:val="00607981"/>
    <w:rsid w:val="006135C1"/>
    <w:rsid w:val="006163A4"/>
    <w:rsid w:val="00620323"/>
    <w:rsid w:val="00620801"/>
    <w:rsid w:val="00623050"/>
    <w:rsid w:val="00630434"/>
    <w:rsid w:val="0063114F"/>
    <w:rsid w:val="00633951"/>
    <w:rsid w:val="00637B4A"/>
    <w:rsid w:val="00640555"/>
    <w:rsid w:val="00646BD1"/>
    <w:rsid w:val="006506B4"/>
    <w:rsid w:val="0065085B"/>
    <w:rsid w:val="00652AA5"/>
    <w:rsid w:val="00671B2F"/>
    <w:rsid w:val="006760F5"/>
    <w:rsid w:val="00681A67"/>
    <w:rsid w:val="0068285E"/>
    <w:rsid w:val="00682F64"/>
    <w:rsid w:val="00684304"/>
    <w:rsid w:val="006866F8"/>
    <w:rsid w:val="00687B7B"/>
    <w:rsid w:val="00694B05"/>
    <w:rsid w:val="00696651"/>
    <w:rsid w:val="006A0461"/>
    <w:rsid w:val="006A10B9"/>
    <w:rsid w:val="006A1943"/>
    <w:rsid w:val="006A518C"/>
    <w:rsid w:val="006A5FF5"/>
    <w:rsid w:val="006A78F8"/>
    <w:rsid w:val="006D2D0E"/>
    <w:rsid w:val="006D65BE"/>
    <w:rsid w:val="006E17D8"/>
    <w:rsid w:val="006E1E62"/>
    <w:rsid w:val="006E2C23"/>
    <w:rsid w:val="006F1F34"/>
    <w:rsid w:val="006F70CF"/>
    <w:rsid w:val="00702372"/>
    <w:rsid w:val="00705E3A"/>
    <w:rsid w:val="00706B62"/>
    <w:rsid w:val="00714AAE"/>
    <w:rsid w:val="00715825"/>
    <w:rsid w:val="00715AD8"/>
    <w:rsid w:val="0073794A"/>
    <w:rsid w:val="007540D5"/>
    <w:rsid w:val="0076762D"/>
    <w:rsid w:val="00772DE4"/>
    <w:rsid w:val="00776122"/>
    <w:rsid w:val="0078119E"/>
    <w:rsid w:val="00791772"/>
    <w:rsid w:val="00795055"/>
    <w:rsid w:val="007B157B"/>
    <w:rsid w:val="007B2E24"/>
    <w:rsid w:val="007D15FF"/>
    <w:rsid w:val="007D28FC"/>
    <w:rsid w:val="007D65B7"/>
    <w:rsid w:val="007D6631"/>
    <w:rsid w:val="007D7C0E"/>
    <w:rsid w:val="007E39D0"/>
    <w:rsid w:val="007E7A5D"/>
    <w:rsid w:val="007F0C07"/>
    <w:rsid w:val="007F7759"/>
    <w:rsid w:val="0080184D"/>
    <w:rsid w:val="00802EAC"/>
    <w:rsid w:val="008036F3"/>
    <w:rsid w:val="00805496"/>
    <w:rsid w:val="00813DA6"/>
    <w:rsid w:val="00816480"/>
    <w:rsid w:val="00822047"/>
    <w:rsid w:val="00822D3A"/>
    <w:rsid w:val="00826A70"/>
    <w:rsid w:val="00837702"/>
    <w:rsid w:val="008411C8"/>
    <w:rsid w:val="00841C9F"/>
    <w:rsid w:val="008441E0"/>
    <w:rsid w:val="008451C4"/>
    <w:rsid w:val="0084757E"/>
    <w:rsid w:val="008501C8"/>
    <w:rsid w:val="00855571"/>
    <w:rsid w:val="00857755"/>
    <w:rsid w:val="00862064"/>
    <w:rsid w:val="008677E5"/>
    <w:rsid w:val="00871273"/>
    <w:rsid w:val="0087420D"/>
    <w:rsid w:val="00881669"/>
    <w:rsid w:val="008856E3"/>
    <w:rsid w:val="00885A86"/>
    <w:rsid w:val="008A351F"/>
    <w:rsid w:val="008A4F0A"/>
    <w:rsid w:val="008B3147"/>
    <w:rsid w:val="008B3F31"/>
    <w:rsid w:val="008B5CAC"/>
    <w:rsid w:val="008B6DE0"/>
    <w:rsid w:val="008B749B"/>
    <w:rsid w:val="008C5307"/>
    <w:rsid w:val="008D509C"/>
    <w:rsid w:val="008E0518"/>
    <w:rsid w:val="008E26C3"/>
    <w:rsid w:val="008E5304"/>
    <w:rsid w:val="008E5947"/>
    <w:rsid w:val="008F0CC2"/>
    <w:rsid w:val="008F0F0A"/>
    <w:rsid w:val="008F36E2"/>
    <w:rsid w:val="009113FD"/>
    <w:rsid w:val="00911FDD"/>
    <w:rsid w:val="009257C7"/>
    <w:rsid w:val="00936EA2"/>
    <w:rsid w:val="00940E44"/>
    <w:rsid w:val="00943BF4"/>
    <w:rsid w:val="009448A6"/>
    <w:rsid w:val="00956DB6"/>
    <w:rsid w:val="00967558"/>
    <w:rsid w:val="009821A7"/>
    <w:rsid w:val="009845FF"/>
    <w:rsid w:val="00987F1B"/>
    <w:rsid w:val="00992DD5"/>
    <w:rsid w:val="0099446F"/>
    <w:rsid w:val="009A05DF"/>
    <w:rsid w:val="009B5ECC"/>
    <w:rsid w:val="009B6242"/>
    <w:rsid w:val="009B6766"/>
    <w:rsid w:val="009B77F4"/>
    <w:rsid w:val="009C7896"/>
    <w:rsid w:val="009D36EE"/>
    <w:rsid w:val="009E0E67"/>
    <w:rsid w:val="009F02FF"/>
    <w:rsid w:val="00A05CF1"/>
    <w:rsid w:val="00A07B00"/>
    <w:rsid w:val="00A17ACF"/>
    <w:rsid w:val="00A20323"/>
    <w:rsid w:val="00A2047A"/>
    <w:rsid w:val="00A356A5"/>
    <w:rsid w:val="00A37C3B"/>
    <w:rsid w:val="00A4009A"/>
    <w:rsid w:val="00A5422A"/>
    <w:rsid w:val="00A61E58"/>
    <w:rsid w:val="00A659EE"/>
    <w:rsid w:val="00A713F1"/>
    <w:rsid w:val="00A774C2"/>
    <w:rsid w:val="00A82D1C"/>
    <w:rsid w:val="00A8429B"/>
    <w:rsid w:val="00A85F47"/>
    <w:rsid w:val="00A86333"/>
    <w:rsid w:val="00A9646D"/>
    <w:rsid w:val="00AA671C"/>
    <w:rsid w:val="00AB129B"/>
    <w:rsid w:val="00AB5346"/>
    <w:rsid w:val="00AC0C34"/>
    <w:rsid w:val="00AC1017"/>
    <w:rsid w:val="00AC3168"/>
    <w:rsid w:val="00AC37A5"/>
    <w:rsid w:val="00AC38FB"/>
    <w:rsid w:val="00AC5FEE"/>
    <w:rsid w:val="00AD3413"/>
    <w:rsid w:val="00AE102F"/>
    <w:rsid w:val="00AE258A"/>
    <w:rsid w:val="00AE6D59"/>
    <w:rsid w:val="00AE7D14"/>
    <w:rsid w:val="00AF1DF4"/>
    <w:rsid w:val="00AF22DD"/>
    <w:rsid w:val="00AF5FF7"/>
    <w:rsid w:val="00AF6DD2"/>
    <w:rsid w:val="00AF71C7"/>
    <w:rsid w:val="00AF74A3"/>
    <w:rsid w:val="00B06E86"/>
    <w:rsid w:val="00B135F2"/>
    <w:rsid w:val="00B15127"/>
    <w:rsid w:val="00B1628E"/>
    <w:rsid w:val="00B23B47"/>
    <w:rsid w:val="00B33FFD"/>
    <w:rsid w:val="00B340E6"/>
    <w:rsid w:val="00B673C8"/>
    <w:rsid w:val="00B6759D"/>
    <w:rsid w:val="00B73148"/>
    <w:rsid w:val="00B76DAB"/>
    <w:rsid w:val="00B83009"/>
    <w:rsid w:val="00B91851"/>
    <w:rsid w:val="00B929F4"/>
    <w:rsid w:val="00B972BD"/>
    <w:rsid w:val="00BA4D18"/>
    <w:rsid w:val="00BA74D7"/>
    <w:rsid w:val="00BB4B46"/>
    <w:rsid w:val="00BB6295"/>
    <w:rsid w:val="00BD2B31"/>
    <w:rsid w:val="00BE41B9"/>
    <w:rsid w:val="00BE4FC0"/>
    <w:rsid w:val="00BF045D"/>
    <w:rsid w:val="00BF194C"/>
    <w:rsid w:val="00C007A8"/>
    <w:rsid w:val="00C26B67"/>
    <w:rsid w:val="00C33E70"/>
    <w:rsid w:val="00C3623F"/>
    <w:rsid w:val="00C363AC"/>
    <w:rsid w:val="00C4733B"/>
    <w:rsid w:val="00C47C14"/>
    <w:rsid w:val="00C51848"/>
    <w:rsid w:val="00C64622"/>
    <w:rsid w:val="00C70BC1"/>
    <w:rsid w:val="00C74E0F"/>
    <w:rsid w:val="00C85A68"/>
    <w:rsid w:val="00C87F21"/>
    <w:rsid w:val="00C92446"/>
    <w:rsid w:val="00C97DE9"/>
    <w:rsid w:val="00CA666C"/>
    <w:rsid w:val="00CB00D3"/>
    <w:rsid w:val="00CB7D4B"/>
    <w:rsid w:val="00CD4B93"/>
    <w:rsid w:val="00CD5FCA"/>
    <w:rsid w:val="00CD7EF9"/>
    <w:rsid w:val="00CE1D8F"/>
    <w:rsid w:val="00CE3609"/>
    <w:rsid w:val="00CF12D5"/>
    <w:rsid w:val="00CF1D44"/>
    <w:rsid w:val="00CF20D2"/>
    <w:rsid w:val="00CF4F79"/>
    <w:rsid w:val="00D0227F"/>
    <w:rsid w:val="00D268C3"/>
    <w:rsid w:val="00D27265"/>
    <w:rsid w:val="00D312FC"/>
    <w:rsid w:val="00D33990"/>
    <w:rsid w:val="00D35AEA"/>
    <w:rsid w:val="00D40272"/>
    <w:rsid w:val="00D44835"/>
    <w:rsid w:val="00D46423"/>
    <w:rsid w:val="00D728DD"/>
    <w:rsid w:val="00D763CB"/>
    <w:rsid w:val="00D92F2F"/>
    <w:rsid w:val="00D95F45"/>
    <w:rsid w:val="00DA4679"/>
    <w:rsid w:val="00DA6495"/>
    <w:rsid w:val="00DD21B6"/>
    <w:rsid w:val="00DD41E5"/>
    <w:rsid w:val="00DD75C0"/>
    <w:rsid w:val="00DE5844"/>
    <w:rsid w:val="00DF160F"/>
    <w:rsid w:val="00DF55E7"/>
    <w:rsid w:val="00DF7C92"/>
    <w:rsid w:val="00E062E3"/>
    <w:rsid w:val="00E15B62"/>
    <w:rsid w:val="00E21943"/>
    <w:rsid w:val="00E2235F"/>
    <w:rsid w:val="00E332A3"/>
    <w:rsid w:val="00E34BFB"/>
    <w:rsid w:val="00E4437E"/>
    <w:rsid w:val="00E464A3"/>
    <w:rsid w:val="00E4671C"/>
    <w:rsid w:val="00E46885"/>
    <w:rsid w:val="00E50F6D"/>
    <w:rsid w:val="00E5220A"/>
    <w:rsid w:val="00E57FAB"/>
    <w:rsid w:val="00E67646"/>
    <w:rsid w:val="00E73EC5"/>
    <w:rsid w:val="00E76DBA"/>
    <w:rsid w:val="00E9110E"/>
    <w:rsid w:val="00E927E4"/>
    <w:rsid w:val="00E95769"/>
    <w:rsid w:val="00E96D90"/>
    <w:rsid w:val="00E97FFA"/>
    <w:rsid w:val="00EA06CE"/>
    <w:rsid w:val="00EA4F0C"/>
    <w:rsid w:val="00EB2278"/>
    <w:rsid w:val="00EB2386"/>
    <w:rsid w:val="00EB4158"/>
    <w:rsid w:val="00EB6340"/>
    <w:rsid w:val="00EC26A4"/>
    <w:rsid w:val="00EC37B7"/>
    <w:rsid w:val="00ED1641"/>
    <w:rsid w:val="00EE04A1"/>
    <w:rsid w:val="00EE27A0"/>
    <w:rsid w:val="00EE360A"/>
    <w:rsid w:val="00EE7031"/>
    <w:rsid w:val="00EF598D"/>
    <w:rsid w:val="00F04625"/>
    <w:rsid w:val="00F06C2F"/>
    <w:rsid w:val="00F072DC"/>
    <w:rsid w:val="00F21F48"/>
    <w:rsid w:val="00F277B5"/>
    <w:rsid w:val="00F31375"/>
    <w:rsid w:val="00F442E9"/>
    <w:rsid w:val="00F45A14"/>
    <w:rsid w:val="00F4780B"/>
    <w:rsid w:val="00F50001"/>
    <w:rsid w:val="00F51183"/>
    <w:rsid w:val="00F51469"/>
    <w:rsid w:val="00F56E21"/>
    <w:rsid w:val="00F612B8"/>
    <w:rsid w:val="00F6718C"/>
    <w:rsid w:val="00F74139"/>
    <w:rsid w:val="00F80D7C"/>
    <w:rsid w:val="00F83E89"/>
    <w:rsid w:val="00F92CD7"/>
    <w:rsid w:val="00FA67E2"/>
    <w:rsid w:val="00FB049F"/>
    <w:rsid w:val="00FB15F0"/>
    <w:rsid w:val="00FB169A"/>
    <w:rsid w:val="00FB4A95"/>
    <w:rsid w:val="00FB6037"/>
    <w:rsid w:val="00FC4CC0"/>
    <w:rsid w:val="00FD0D2B"/>
    <w:rsid w:val="00FD1DD4"/>
    <w:rsid w:val="00FE2A16"/>
    <w:rsid w:val="00FE52A1"/>
    <w:rsid w:val="00FE6403"/>
  </w:rsids>
  <m:mathPr>
    <m:mathFont m:val="Cambria Math"/>
    <m:brkBin m:val="before"/>
    <m:brkBinSub m:val="--"/>
    <m:smallFrac m:val="0"/>
    <m:dispDef/>
    <m:lMargin m:val="0"/>
    <m:rMargin m:val="0"/>
    <m:defJc m:val="centerGroup"/>
    <m:wrapIndent m:val="1440"/>
    <m:intLim m:val="subSup"/>
    <m:naryLim m:val="undOvr"/>
  </m:mathPr>
  <w:themeFontLang w:val="pl-P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2E4F29"/>
  <w15:chartTrackingRefBased/>
  <w15:docId w15:val="{C235A7A8-12BE-421D-9596-B30BEAC26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F1F34"/>
    <w:pPr>
      <w:spacing w:after="60" w:line="240" w:lineRule="auto"/>
      <w:jc w:val="both"/>
    </w:pPr>
    <w:rPr>
      <w:rFonts w:ascii="Arno Pro" w:eastAsia="Times New Roman" w:hAnsi="Arno Pro" w:cs="Times New Roman"/>
      <w:kern w:val="21"/>
      <w:sz w:val="19"/>
      <w:szCs w:val="20"/>
    </w:rPr>
  </w:style>
  <w:style w:type="paragraph" w:styleId="Nagwek1">
    <w:name w:val="heading 1"/>
    <w:basedOn w:val="TAMainText"/>
    <w:next w:val="Normalny"/>
    <w:link w:val="Nagwek1Znak"/>
    <w:qFormat/>
    <w:rsid w:val="004E7056"/>
    <w:pPr>
      <w:outlineLvl w:val="0"/>
    </w:pPr>
    <w:rPr>
      <w:b/>
      <w:bCs/>
    </w:rPr>
  </w:style>
  <w:style w:type="paragraph" w:styleId="Nagwek2">
    <w:name w:val="heading 2"/>
    <w:basedOn w:val="TAMainText"/>
    <w:next w:val="Normalny"/>
    <w:link w:val="Nagwek2Znak"/>
    <w:qFormat/>
    <w:rsid w:val="004E7056"/>
    <w:pPr>
      <w:outlineLvl w:val="1"/>
    </w:pPr>
    <w:rPr>
      <w:b/>
      <w:bCs/>
    </w:rPr>
  </w:style>
  <w:style w:type="paragraph" w:styleId="Nagwek3">
    <w:name w:val="heading 3"/>
    <w:basedOn w:val="Normalny"/>
    <w:next w:val="Normalny"/>
    <w:link w:val="Nagwek3Znak"/>
    <w:qFormat/>
    <w:rsid w:val="00681A67"/>
    <w:pPr>
      <w:keepNext/>
      <w:spacing w:before="60"/>
      <w:ind w:left="180"/>
      <w:outlineLvl w:val="2"/>
    </w:pPr>
    <w:rPr>
      <w:rFonts w:ascii="Myriad Pro Light" w:hAnsi="Myriad Pro Light" w:cs="Arial"/>
      <w:b/>
      <w:bCs/>
      <w:sz w:val="20"/>
      <w:szCs w:val="26"/>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rsid w:val="004E7056"/>
    <w:rPr>
      <w:rFonts w:ascii="Arno Pro" w:eastAsia="Times New Roman" w:hAnsi="Arno Pro" w:cs="Times New Roman"/>
      <w:b/>
      <w:bCs/>
      <w:kern w:val="21"/>
      <w:sz w:val="19"/>
      <w:szCs w:val="20"/>
    </w:rPr>
  </w:style>
  <w:style w:type="character" w:customStyle="1" w:styleId="Nagwek2Znak">
    <w:name w:val="Nagłówek 2 Znak"/>
    <w:basedOn w:val="Domylnaczcionkaakapitu"/>
    <w:link w:val="Nagwek2"/>
    <w:rsid w:val="004E7056"/>
    <w:rPr>
      <w:rFonts w:ascii="Arno Pro" w:eastAsia="Times New Roman" w:hAnsi="Arno Pro" w:cs="Times New Roman"/>
      <w:b/>
      <w:bCs/>
      <w:kern w:val="21"/>
      <w:sz w:val="19"/>
      <w:szCs w:val="20"/>
    </w:rPr>
  </w:style>
  <w:style w:type="character" w:customStyle="1" w:styleId="Nagwek3Znak">
    <w:name w:val="Nagłówek 3 Znak"/>
    <w:basedOn w:val="Domylnaczcionkaakapitu"/>
    <w:link w:val="Nagwek3"/>
    <w:rsid w:val="00681A67"/>
    <w:rPr>
      <w:rFonts w:ascii="Myriad Pro Light" w:eastAsia="Times New Roman" w:hAnsi="Myriad Pro Light" w:cs="Arial"/>
      <w:b/>
      <w:bCs/>
      <w:sz w:val="20"/>
      <w:szCs w:val="26"/>
    </w:rPr>
  </w:style>
  <w:style w:type="character" w:styleId="UyteHipercze">
    <w:name w:val="FollowedHyperlink"/>
    <w:rsid w:val="00681A67"/>
    <w:rPr>
      <w:color w:val="800080"/>
      <w:u w:val="single"/>
    </w:rPr>
  </w:style>
  <w:style w:type="paragraph" w:styleId="Tekstpodstawowy">
    <w:name w:val="Body Text"/>
    <w:basedOn w:val="Normalny"/>
    <w:link w:val="TekstpodstawowyZnak"/>
    <w:rsid w:val="00681A67"/>
    <w:pPr>
      <w:jc w:val="center"/>
    </w:pPr>
    <w:rPr>
      <w:b/>
      <w:sz w:val="40"/>
    </w:rPr>
  </w:style>
  <w:style w:type="character" w:customStyle="1" w:styleId="TekstpodstawowyZnak">
    <w:name w:val="Tekst podstawowy Znak"/>
    <w:basedOn w:val="Domylnaczcionkaakapitu"/>
    <w:link w:val="Tekstpodstawowy"/>
    <w:rsid w:val="00681A67"/>
    <w:rPr>
      <w:rFonts w:ascii="Times" w:eastAsia="Times New Roman" w:hAnsi="Times" w:cs="Times New Roman"/>
      <w:b/>
      <w:sz w:val="40"/>
      <w:szCs w:val="20"/>
    </w:rPr>
  </w:style>
  <w:style w:type="paragraph" w:styleId="Tekstprzypisudolnego">
    <w:name w:val="footnote text"/>
    <w:basedOn w:val="Normalny"/>
    <w:next w:val="TFReferencesSection"/>
    <w:link w:val="TekstprzypisudolnegoZnak"/>
    <w:semiHidden/>
    <w:rsid w:val="00681A67"/>
  </w:style>
  <w:style w:type="character" w:customStyle="1" w:styleId="TekstprzypisudolnegoZnak">
    <w:name w:val="Tekst przypisu dolnego Znak"/>
    <w:basedOn w:val="Domylnaczcionkaakapitu"/>
    <w:link w:val="Tekstprzypisudolnego"/>
    <w:semiHidden/>
    <w:rsid w:val="00681A67"/>
    <w:rPr>
      <w:rFonts w:ascii="Times" w:eastAsia="Times New Roman" w:hAnsi="Times" w:cs="Times New Roman"/>
      <w:sz w:val="24"/>
      <w:szCs w:val="20"/>
    </w:rPr>
  </w:style>
  <w:style w:type="paragraph" w:customStyle="1" w:styleId="TFReferencesSection">
    <w:name w:val="TF_References_Section"/>
    <w:basedOn w:val="Normalny"/>
    <w:next w:val="Normalny"/>
    <w:autoRedefine/>
    <w:rsid w:val="00681A67"/>
    <w:pPr>
      <w:spacing w:after="0"/>
      <w:ind w:firstLine="187"/>
    </w:pPr>
    <w:rPr>
      <w:kern w:val="19"/>
      <w:sz w:val="17"/>
      <w:szCs w:val="14"/>
    </w:rPr>
  </w:style>
  <w:style w:type="paragraph" w:customStyle="1" w:styleId="TAMainText">
    <w:name w:val="TA_Main_Text"/>
    <w:basedOn w:val="Normalny"/>
    <w:link w:val="TAMainTextChar"/>
    <w:autoRedefine/>
    <w:rsid w:val="004E7056"/>
  </w:style>
  <w:style w:type="paragraph" w:customStyle="1" w:styleId="BATitle">
    <w:name w:val="BA_Title"/>
    <w:basedOn w:val="Normalny"/>
    <w:next w:val="BBAuthorName"/>
    <w:autoRedefine/>
    <w:rsid w:val="00681A67"/>
    <w:pPr>
      <w:spacing w:before="1400" w:after="180"/>
      <w:jc w:val="left"/>
    </w:pPr>
    <w:rPr>
      <w:rFonts w:ascii="Myriad Pro Light" w:hAnsi="Myriad Pro Light"/>
      <w:b/>
      <w:kern w:val="36"/>
      <w:sz w:val="34"/>
    </w:rPr>
  </w:style>
  <w:style w:type="paragraph" w:customStyle="1" w:styleId="BBAuthorName">
    <w:name w:val="BB_Author_Name"/>
    <w:basedOn w:val="Normalny"/>
    <w:next w:val="BCAuthorAddress"/>
    <w:autoRedefine/>
    <w:rsid w:val="00681A67"/>
    <w:pPr>
      <w:spacing w:after="180"/>
      <w:jc w:val="left"/>
    </w:pPr>
    <w:rPr>
      <w:kern w:val="26"/>
    </w:rPr>
  </w:style>
  <w:style w:type="paragraph" w:customStyle="1" w:styleId="BCAuthorAddress">
    <w:name w:val="BC_Author_Address"/>
    <w:basedOn w:val="Normalny"/>
    <w:next w:val="BIEmailAddress"/>
    <w:autoRedefine/>
    <w:rsid w:val="00681A67"/>
    <w:pPr>
      <w:jc w:val="left"/>
    </w:pPr>
    <w:rPr>
      <w:kern w:val="22"/>
      <w:sz w:val="20"/>
    </w:rPr>
  </w:style>
  <w:style w:type="paragraph" w:customStyle="1" w:styleId="BIEmailAddress">
    <w:name w:val="BI_Email_Address"/>
    <w:basedOn w:val="Normalny"/>
    <w:next w:val="AIReceivedDate"/>
    <w:autoRedefine/>
    <w:rsid w:val="00681A67"/>
    <w:pPr>
      <w:spacing w:after="100"/>
      <w:jc w:val="left"/>
    </w:pPr>
    <w:rPr>
      <w:sz w:val="18"/>
    </w:rPr>
  </w:style>
  <w:style w:type="paragraph" w:customStyle="1" w:styleId="AIReceivedDate">
    <w:name w:val="AI_Received_Date"/>
    <w:basedOn w:val="Normalny"/>
    <w:next w:val="Normalny"/>
    <w:autoRedefine/>
    <w:rsid w:val="00681A67"/>
    <w:pPr>
      <w:spacing w:after="100"/>
      <w:jc w:val="left"/>
    </w:pPr>
    <w:rPr>
      <w:sz w:val="18"/>
    </w:rPr>
  </w:style>
  <w:style w:type="paragraph" w:customStyle="1" w:styleId="BDAbstract">
    <w:name w:val="BD_Abstract"/>
    <w:basedOn w:val="Normalny"/>
    <w:next w:val="TAMainText"/>
    <w:link w:val="BDAbstractChar"/>
    <w:autoRedefine/>
    <w:rsid w:val="00681A67"/>
    <w:pPr>
      <w:pBdr>
        <w:top w:val="single" w:sz="4" w:space="1" w:color="auto"/>
        <w:bottom w:val="single" w:sz="4" w:space="1" w:color="auto"/>
      </w:pBdr>
      <w:spacing w:before="100" w:after="600"/>
    </w:pPr>
  </w:style>
  <w:style w:type="paragraph" w:customStyle="1" w:styleId="TDAcknowledgments">
    <w:name w:val="TD_Acknowledgments"/>
    <w:basedOn w:val="Normalny"/>
    <w:next w:val="Normalny"/>
    <w:link w:val="TDAcknowledgmentsChar"/>
    <w:autoRedefine/>
    <w:rsid w:val="00681A67"/>
    <w:pPr>
      <w:spacing w:after="0"/>
    </w:pPr>
    <w:rPr>
      <w:kern w:val="20"/>
      <w:sz w:val="18"/>
    </w:rPr>
  </w:style>
  <w:style w:type="paragraph" w:customStyle="1" w:styleId="TESupportingInformation">
    <w:name w:val="TE_Supporting_Information"/>
    <w:basedOn w:val="Normalny"/>
    <w:next w:val="Normalny"/>
    <w:autoRedefine/>
    <w:rsid w:val="00681A67"/>
    <w:pPr>
      <w:spacing w:after="0"/>
    </w:pPr>
    <w:rPr>
      <w:kern w:val="20"/>
      <w:sz w:val="18"/>
    </w:rPr>
  </w:style>
  <w:style w:type="paragraph" w:customStyle="1" w:styleId="VCSchemeTitle">
    <w:name w:val="VC_Scheme_Title"/>
    <w:basedOn w:val="Normalny"/>
    <w:next w:val="Normalny"/>
    <w:autoRedefine/>
    <w:rsid w:val="00681A67"/>
    <w:pPr>
      <w:spacing w:after="180"/>
    </w:pPr>
    <w:rPr>
      <w:b/>
    </w:rPr>
  </w:style>
  <w:style w:type="paragraph" w:customStyle="1" w:styleId="VDTableTitle">
    <w:name w:val="VD_Table_Title"/>
    <w:basedOn w:val="Normalny"/>
    <w:next w:val="Normalny"/>
    <w:autoRedefine/>
    <w:rsid w:val="00681A67"/>
    <w:pPr>
      <w:spacing w:after="180"/>
    </w:pPr>
    <w:rPr>
      <w:b/>
      <w:szCs w:val="19"/>
    </w:rPr>
  </w:style>
  <w:style w:type="paragraph" w:customStyle="1" w:styleId="VAFigureCaption">
    <w:name w:val="VA_Figure_Caption"/>
    <w:basedOn w:val="Normalny"/>
    <w:next w:val="Normalny"/>
    <w:autoRedefine/>
    <w:rsid w:val="0046593F"/>
    <w:pPr>
      <w:spacing w:before="200" w:after="120"/>
    </w:pPr>
    <w:rPr>
      <w:b/>
      <w:bCs/>
      <w:kern w:val="20"/>
      <w:sz w:val="18"/>
    </w:rPr>
  </w:style>
  <w:style w:type="paragraph" w:customStyle="1" w:styleId="VBChartTitle">
    <w:name w:val="VB_Chart_Title"/>
    <w:basedOn w:val="Normalny"/>
    <w:next w:val="Normalny"/>
    <w:autoRedefine/>
    <w:rsid w:val="00681A67"/>
    <w:pPr>
      <w:spacing w:after="180"/>
    </w:pPr>
    <w:rPr>
      <w:b/>
    </w:rPr>
  </w:style>
  <w:style w:type="paragraph" w:customStyle="1" w:styleId="FETableFootnote">
    <w:name w:val="FE_Table_Footnote"/>
    <w:basedOn w:val="Normalny"/>
    <w:next w:val="Normalny"/>
    <w:autoRedefine/>
    <w:rsid w:val="00681A67"/>
    <w:pPr>
      <w:spacing w:before="60" w:after="120"/>
      <w:ind w:firstLine="187"/>
    </w:pPr>
    <w:rPr>
      <w:sz w:val="18"/>
    </w:rPr>
  </w:style>
  <w:style w:type="paragraph" w:customStyle="1" w:styleId="FCChartFootnote">
    <w:name w:val="FC_Chart_Footnote"/>
    <w:basedOn w:val="Normalny"/>
    <w:next w:val="Normalny"/>
    <w:autoRedefine/>
    <w:rsid w:val="00681A67"/>
    <w:pPr>
      <w:spacing w:before="60" w:after="120"/>
      <w:ind w:firstLine="187"/>
    </w:pPr>
    <w:rPr>
      <w:sz w:val="18"/>
    </w:rPr>
  </w:style>
  <w:style w:type="paragraph" w:customStyle="1" w:styleId="FDSchemeFootnote">
    <w:name w:val="FD_Scheme_Footnote"/>
    <w:basedOn w:val="Normalny"/>
    <w:next w:val="Normalny"/>
    <w:autoRedefine/>
    <w:rsid w:val="00681A67"/>
    <w:pPr>
      <w:spacing w:before="60" w:after="120"/>
      <w:ind w:firstLine="187"/>
    </w:pPr>
    <w:rPr>
      <w:sz w:val="18"/>
    </w:rPr>
  </w:style>
  <w:style w:type="paragraph" w:customStyle="1" w:styleId="TCTableBody">
    <w:name w:val="TC_Table_Body"/>
    <w:basedOn w:val="Normalny"/>
    <w:next w:val="Normalny"/>
    <w:link w:val="TCTableBodyChar"/>
    <w:autoRedefine/>
    <w:rsid w:val="00681A67"/>
    <w:pPr>
      <w:spacing w:before="20"/>
    </w:pPr>
    <w:rPr>
      <w:kern w:val="20"/>
      <w:sz w:val="18"/>
    </w:rPr>
  </w:style>
  <w:style w:type="paragraph" w:customStyle="1" w:styleId="StyleFACorrespondingAuthorFootnote7pt">
    <w:name w:val="Style FA_Corresponding_Author_Footnote + 7 pt"/>
    <w:basedOn w:val="Normalny"/>
    <w:next w:val="BGKeywords"/>
    <w:link w:val="StyleFACorrespondingAuthorFootnote7ptChar"/>
    <w:autoRedefine/>
    <w:rsid w:val="00DD75C0"/>
    <w:pPr>
      <w:spacing w:after="0"/>
      <w:jc w:val="left"/>
    </w:pPr>
    <w:rPr>
      <w:color w:val="FF0000"/>
      <w:kern w:val="20"/>
      <w:sz w:val="18"/>
    </w:rPr>
  </w:style>
  <w:style w:type="paragraph" w:customStyle="1" w:styleId="BEAuthorBiography">
    <w:name w:val="BE_Author_Biography"/>
    <w:basedOn w:val="Normalny"/>
    <w:autoRedefine/>
    <w:rsid w:val="00681A67"/>
    <w:rPr>
      <w:sz w:val="22"/>
    </w:rPr>
  </w:style>
  <w:style w:type="paragraph" w:customStyle="1" w:styleId="StyleBIEmailAddress95pt">
    <w:name w:val="Style BI_Email_Address + 9.5 pt"/>
    <w:basedOn w:val="BIEmailAddress"/>
    <w:rsid w:val="00681A67"/>
    <w:pPr>
      <w:spacing w:after="60"/>
    </w:pPr>
    <w:rPr>
      <w:sz w:val="19"/>
    </w:rPr>
  </w:style>
  <w:style w:type="paragraph" w:customStyle="1" w:styleId="SNSynopsisTOC">
    <w:name w:val="SN_Synopsis_TOC"/>
    <w:basedOn w:val="Normalny"/>
    <w:next w:val="Normalny"/>
    <w:autoRedefine/>
    <w:rsid w:val="00681A67"/>
    <w:rPr>
      <w:b/>
      <w:bCs/>
      <w:kern w:val="22"/>
      <w:sz w:val="20"/>
    </w:rPr>
  </w:style>
  <w:style w:type="character" w:styleId="Hipercze">
    <w:name w:val="Hyperlink"/>
    <w:rsid w:val="00681A67"/>
    <w:rPr>
      <w:color w:val="0000FF"/>
      <w:u w:val="single"/>
    </w:rPr>
  </w:style>
  <w:style w:type="paragraph" w:styleId="Stopka">
    <w:name w:val="footer"/>
    <w:basedOn w:val="Normalny"/>
    <w:link w:val="StopkaZnak"/>
    <w:rsid w:val="00681A67"/>
    <w:pPr>
      <w:tabs>
        <w:tab w:val="center" w:pos="4320"/>
        <w:tab w:val="right" w:pos="8640"/>
      </w:tabs>
    </w:pPr>
  </w:style>
  <w:style w:type="character" w:customStyle="1" w:styleId="StopkaZnak">
    <w:name w:val="Stopka Znak"/>
    <w:basedOn w:val="Domylnaczcionkaakapitu"/>
    <w:link w:val="Stopka"/>
    <w:rsid w:val="00681A67"/>
    <w:rPr>
      <w:rFonts w:ascii="Times" w:eastAsia="Times New Roman" w:hAnsi="Times" w:cs="Times New Roman"/>
      <w:sz w:val="24"/>
      <w:szCs w:val="20"/>
    </w:rPr>
  </w:style>
  <w:style w:type="paragraph" w:customStyle="1" w:styleId="BGKeywords">
    <w:name w:val="BG_Keywords"/>
    <w:basedOn w:val="Normalny"/>
    <w:next w:val="BHBriefs"/>
    <w:autoRedefine/>
    <w:rsid w:val="00681A67"/>
    <w:pPr>
      <w:spacing w:after="220"/>
      <w:jc w:val="left"/>
    </w:pPr>
    <w:rPr>
      <w:i/>
      <w:kern w:val="22"/>
      <w:sz w:val="20"/>
    </w:rPr>
  </w:style>
  <w:style w:type="paragraph" w:customStyle="1" w:styleId="BHBriefs">
    <w:name w:val="BH_Briefs"/>
    <w:basedOn w:val="Normalny"/>
    <w:next w:val="BDAbstract"/>
    <w:autoRedefine/>
    <w:rsid w:val="00681A67"/>
    <w:pPr>
      <w:spacing w:before="180"/>
      <w:jc w:val="left"/>
    </w:pPr>
    <w:rPr>
      <w:kern w:val="22"/>
      <w:sz w:val="20"/>
    </w:rPr>
  </w:style>
  <w:style w:type="character" w:styleId="Numerstrony">
    <w:name w:val="page number"/>
    <w:basedOn w:val="Domylnaczcionkaakapitu"/>
    <w:rsid w:val="00681A67"/>
  </w:style>
  <w:style w:type="paragraph" w:styleId="Tekstdymka">
    <w:name w:val="Balloon Text"/>
    <w:basedOn w:val="Normalny"/>
    <w:link w:val="TekstdymkaZnak"/>
    <w:semiHidden/>
    <w:rsid w:val="00681A67"/>
    <w:rPr>
      <w:rFonts w:ascii="Tahoma" w:hAnsi="Tahoma" w:cs="Tahoma"/>
      <w:sz w:val="16"/>
      <w:szCs w:val="16"/>
    </w:rPr>
  </w:style>
  <w:style w:type="character" w:customStyle="1" w:styleId="TekstdymkaZnak">
    <w:name w:val="Tekst dymka Znak"/>
    <w:basedOn w:val="Domylnaczcionkaakapitu"/>
    <w:link w:val="Tekstdymka"/>
    <w:semiHidden/>
    <w:rsid w:val="00681A67"/>
    <w:rPr>
      <w:rFonts w:ascii="Tahoma" w:eastAsia="Times New Roman" w:hAnsi="Tahoma" w:cs="Tahoma"/>
      <w:sz w:val="16"/>
      <w:szCs w:val="16"/>
    </w:rPr>
  </w:style>
  <w:style w:type="character" w:styleId="Odwoanieprzypisukocowego">
    <w:name w:val="endnote reference"/>
    <w:semiHidden/>
    <w:rsid w:val="00681A67"/>
    <w:rPr>
      <w:rFonts w:ascii="Times" w:hAnsi="Times"/>
      <w:sz w:val="18"/>
      <w:vertAlign w:val="superscript"/>
    </w:rPr>
  </w:style>
  <w:style w:type="paragraph" w:customStyle="1" w:styleId="StyleTCTableBodyBold">
    <w:name w:val="Style TC_Table_Body + Bold"/>
    <w:basedOn w:val="TCTableBody"/>
    <w:link w:val="StyleTCTableBodyBoldChar"/>
    <w:rsid w:val="00681A67"/>
    <w:rPr>
      <w:b/>
      <w:bCs/>
      <w:kern w:val="22"/>
      <w:sz w:val="15"/>
    </w:rPr>
  </w:style>
  <w:style w:type="character" w:customStyle="1" w:styleId="StyleFACorrespondingAuthorFootnote7ptChar">
    <w:name w:val="Style FA_Corresponding_Author_Footnote + 7 pt Char"/>
    <w:link w:val="StyleFACorrespondingAuthorFootnote7pt"/>
    <w:rsid w:val="00DD75C0"/>
    <w:rPr>
      <w:rFonts w:ascii="Arno Pro" w:eastAsia="Times New Roman" w:hAnsi="Arno Pro" w:cs="Times New Roman"/>
      <w:color w:val="FF0000"/>
      <w:kern w:val="20"/>
      <w:sz w:val="18"/>
      <w:szCs w:val="20"/>
    </w:rPr>
  </w:style>
  <w:style w:type="paragraph" w:customStyle="1" w:styleId="BDAbstractTitle">
    <w:name w:val="BD_Abstract_Title"/>
    <w:basedOn w:val="BDAbstract"/>
    <w:link w:val="BDAbstractTitleChar"/>
    <w:rsid w:val="00681A67"/>
    <w:rPr>
      <w:b/>
    </w:rPr>
  </w:style>
  <w:style w:type="character" w:customStyle="1" w:styleId="BDAbstractChar">
    <w:name w:val="BD_Abstract Char"/>
    <w:link w:val="BDAbstract"/>
    <w:rsid w:val="00681A67"/>
    <w:rPr>
      <w:rFonts w:ascii="Arno Pro" w:eastAsia="Times New Roman" w:hAnsi="Arno Pro" w:cs="Times New Roman"/>
      <w:kern w:val="21"/>
      <w:sz w:val="19"/>
      <w:szCs w:val="20"/>
    </w:rPr>
  </w:style>
  <w:style w:type="character" w:customStyle="1" w:styleId="BDAbstractTitleChar">
    <w:name w:val="BD_Abstract_Title Char"/>
    <w:link w:val="BDAbstractTitle"/>
    <w:rsid w:val="00681A67"/>
    <w:rPr>
      <w:rFonts w:ascii="Arno Pro" w:eastAsia="Times New Roman" w:hAnsi="Arno Pro" w:cs="Times New Roman"/>
      <w:b/>
      <w:kern w:val="21"/>
      <w:sz w:val="19"/>
      <w:szCs w:val="20"/>
    </w:rPr>
  </w:style>
  <w:style w:type="paragraph" w:customStyle="1" w:styleId="TDAckTitle">
    <w:name w:val="TD_Ack_Title"/>
    <w:basedOn w:val="TDAcknowledgments"/>
    <w:link w:val="TDAckTitleChar"/>
    <w:rsid w:val="00681A67"/>
    <w:pPr>
      <w:spacing w:before="180" w:after="60"/>
    </w:pPr>
    <w:rPr>
      <w:rFonts w:ascii="Myriad Pro Light" w:hAnsi="Myriad Pro Light"/>
      <w:b/>
      <w:kern w:val="23"/>
      <w:sz w:val="21"/>
    </w:rPr>
  </w:style>
  <w:style w:type="character" w:customStyle="1" w:styleId="TDAcknowledgmentsChar">
    <w:name w:val="TD_Acknowledgments Char"/>
    <w:link w:val="TDAcknowledgments"/>
    <w:rsid w:val="00681A67"/>
    <w:rPr>
      <w:rFonts w:ascii="Arno Pro" w:eastAsia="Times New Roman" w:hAnsi="Arno Pro" w:cs="Times New Roman"/>
      <w:kern w:val="20"/>
      <w:sz w:val="18"/>
      <w:szCs w:val="20"/>
    </w:rPr>
  </w:style>
  <w:style w:type="character" w:customStyle="1" w:styleId="TDAckTitleChar">
    <w:name w:val="TD_Ack_Title Char"/>
    <w:link w:val="TDAckTitle"/>
    <w:rsid w:val="00681A67"/>
    <w:rPr>
      <w:rFonts w:ascii="Myriad Pro Light" w:eastAsia="Times New Roman" w:hAnsi="Myriad Pro Light" w:cs="Times New Roman"/>
      <w:b/>
      <w:kern w:val="23"/>
      <w:sz w:val="21"/>
      <w:szCs w:val="20"/>
    </w:rPr>
  </w:style>
  <w:style w:type="paragraph" w:customStyle="1" w:styleId="TESupportingInfoTitle">
    <w:name w:val="TE_Supporting_Info_Title"/>
    <w:basedOn w:val="TESupportingInformation"/>
    <w:autoRedefine/>
    <w:rsid w:val="00681A67"/>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681A67"/>
  </w:style>
  <w:style w:type="paragraph" w:customStyle="1" w:styleId="FAAuthorInfoSubtitle">
    <w:name w:val="FA_Author_Info_Subtitle"/>
    <w:basedOn w:val="Normalny"/>
    <w:link w:val="FAAuthorInfoSubtitleChar"/>
    <w:autoRedefine/>
    <w:rsid w:val="00681A67"/>
    <w:pPr>
      <w:spacing w:before="120"/>
      <w:jc w:val="left"/>
    </w:pPr>
    <w:rPr>
      <w:rFonts w:ascii="Myriad Pro Light" w:hAnsi="Myriad Pro Light"/>
      <w:b/>
      <w:szCs w:val="14"/>
    </w:rPr>
  </w:style>
  <w:style w:type="character" w:customStyle="1" w:styleId="FAAuthorInfoSubtitleChar">
    <w:name w:val="FA_Author_Info_Subtitle Char"/>
    <w:link w:val="FAAuthorInfoSubtitle"/>
    <w:rsid w:val="00681A67"/>
    <w:rPr>
      <w:rFonts w:ascii="Myriad Pro Light" w:eastAsia="Times New Roman" w:hAnsi="Myriad Pro Light" w:cs="Times New Roman"/>
      <w:b/>
      <w:kern w:val="21"/>
      <w:sz w:val="19"/>
      <w:szCs w:val="14"/>
    </w:rPr>
  </w:style>
  <w:style w:type="character" w:customStyle="1" w:styleId="TCTableBodyChar">
    <w:name w:val="TC_Table_Body Char"/>
    <w:link w:val="TCTableBody"/>
    <w:rsid w:val="00681A67"/>
    <w:rPr>
      <w:rFonts w:ascii="Arno Pro" w:eastAsia="Times New Roman" w:hAnsi="Arno Pro" w:cs="Times New Roman"/>
      <w:kern w:val="20"/>
      <w:sz w:val="18"/>
      <w:szCs w:val="20"/>
    </w:rPr>
  </w:style>
  <w:style w:type="character" w:customStyle="1" w:styleId="StyleTCTableBodyBoldChar">
    <w:name w:val="Style TC_Table_Body + Bold Char"/>
    <w:link w:val="StyleTCTableBodyBold"/>
    <w:rsid w:val="00681A67"/>
    <w:rPr>
      <w:rFonts w:ascii="Arno Pro" w:eastAsia="Times New Roman" w:hAnsi="Arno Pro" w:cs="Times New Roman"/>
      <w:b/>
      <w:bCs/>
      <w:kern w:val="22"/>
      <w:sz w:val="15"/>
      <w:szCs w:val="20"/>
    </w:rPr>
  </w:style>
  <w:style w:type="paragraph" w:customStyle="1" w:styleId="SectionContent">
    <w:name w:val="Section_Content"/>
    <w:basedOn w:val="Normalny"/>
    <w:next w:val="Normalny"/>
    <w:autoRedefine/>
    <w:rsid w:val="00681A67"/>
    <w:pPr>
      <w:spacing w:after="0"/>
    </w:pPr>
    <w:rPr>
      <w:kern w:val="20"/>
      <w:sz w:val="18"/>
    </w:rPr>
  </w:style>
  <w:style w:type="paragraph" w:customStyle="1" w:styleId="TESectionHeading">
    <w:name w:val="TE_Section_Heading"/>
    <w:basedOn w:val="TESupportingInfoTitle"/>
    <w:qFormat/>
    <w:rsid w:val="00681A67"/>
  </w:style>
  <w:style w:type="character" w:styleId="Odwoaniedokomentarza">
    <w:name w:val="annotation reference"/>
    <w:basedOn w:val="Domylnaczcionkaakapitu"/>
    <w:semiHidden/>
    <w:unhideWhenUsed/>
    <w:rsid w:val="00681A67"/>
    <w:rPr>
      <w:sz w:val="16"/>
      <w:szCs w:val="16"/>
    </w:rPr>
  </w:style>
  <w:style w:type="paragraph" w:styleId="Tekstkomentarza">
    <w:name w:val="annotation text"/>
    <w:basedOn w:val="Normalny"/>
    <w:link w:val="TekstkomentarzaZnak"/>
    <w:semiHidden/>
    <w:unhideWhenUsed/>
    <w:rsid w:val="00681A67"/>
    <w:rPr>
      <w:sz w:val="20"/>
    </w:rPr>
  </w:style>
  <w:style w:type="character" w:customStyle="1" w:styleId="TekstkomentarzaZnak">
    <w:name w:val="Tekst komentarza Znak"/>
    <w:basedOn w:val="Domylnaczcionkaakapitu"/>
    <w:link w:val="Tekstkomentarza"/>
    <w:semiHidden/>
    <w:rsid w:val="00681A67"/>
    <w:rPr>
      <w:rFonts w:ascii="Times" w:eastAsia="Times New Roman" w:hAnsi="Times" w:cs="Times New Roman"/>
      <w:sz w:val="20"/>
      <w:szCs w:val="20"/>
    </w:rPr>
  </w:style>
  <w:style w:type="paragraph" w:styleId="Tematkomentarza">
    <w:name w:val="annotation subject"/>
    <w:basedOn w:val="Tekstkomentarza"/>
    <w:next w:val="Tekstkomentarza"/>
    <w:link w:val="TematkomentarzaZnak"/>
    <w:semiHidden/>
    <w:unhideWhenUsed/>
    <w:rsid w:val="00681A67"/>
    <w:rPr>
      <w:b/>
      <w:bCs/>
    </w:rPr>
  </w:style>
  <w:style w:type="character" w:customStyle="1" w:styleId="TematkomentarzaZnak">
    <w:name w:val="Temat komentarza Znak"/>
    <w:basedOn w:val="TekstkomentarzaZnak"/>
    <w:link w:val="Tematkomentarza"/>
    <w:semiHidden/>
    <w:rsid w:val="00681A67"/>
    <w:rPr>
      <w:rFonts w:ascii="Times" w:eastAsia="Times New Roman" w:hAnsi="Times" w:cs="Times New Roman"/>
      <w:b/>
      <w:bCs/>
      <w:sz w:val="20"/>
      <w:szCs w:val="20"/>
    </w:rPr>
  </w:style>
  <w:style w:type="paragraph" w:styleId="Bibliografia">
    <w:name w:val="Bibliography"/>
    <w:basedOn w:val="Normalny"/>
    <w:next w:val="Normalny"/>
    <w:uiPriority w:val="37"/>
    <w:unhideWhenUsed/>
    <w:rsid w:val="00681A67"/>
    <w:pPr>
      <w:tabs>
        <w:tab w:val="left" w:pos="384"/>
      </w:tabs>
      <w:spacing w:after="0"/>
      <w:ind w:left="384" w:hanging="384"/>
    </w:pPr>
  </w:style>
  <w:style w:type="paragraph" w:customStyle="1" w:styleId="EndNoteBibliographyTitle">
    <w:name w:val="EndNote Bibliography Title"/>
    <w:basedOn w:val="Normalny"/>
    <w:link w:val="EndNoteBibliographyTitleChar"/>
    <w:rsid w:val="00681A67"/>
    <w:pPr>
      <w:spacing w:after="0"/>
      <w:jc w:val="center"/>
    </w:pPr>
    <w:rPr>
      <w:noProof/>
      <w:sz w:val="20"/>
    </w:rPr>
  </w:style>
  <w:style w:type="character" w:customStyle="1" w:styleId="TAMainTextChar">
    <w:name w:val="TA_Main_Text Char"/>
    <w:basedOn w:val="Domylnaczcionkaakapitu"/>
    <w:link w:val="TAMainText"/>
    <w:rsid w:val="004E7056"/>
    <w:rPr>
      <w:rFonts w:ascii="Arno Pro" w:eastAsia="Times New Roman" w:hAnsi="Arno Pro" w:cs="Times New Roman"/>
      <w:kern w:val="21"/>
      <w:sz w:val="19"/>
      <w:szCs w:val="20"/>
    </w:rPr>
  </w:style>
  <w:style w:type="character" w:customStyle="1" w:styleId="EndNoteBibliographyTitleChar">
    <w:name w:val="EndNote Bibliography Title Char"/>
    <w:basedOn w:val="TAMainTextChar"/>
    <w:link w:val="EndNoteBibliographyTitle"/>
    <w:rsid w:val="00681A67"/>
    <w:rPr>
      <w:rFonts w:ascii="Arno Pro" w:eastAsia="Times New Roman" w:hAnsi="Arno Pro" w:cs="Times New Roman"/>
      <w:noProof/>
      <w:kern w:val="21"/>
      <w:sz w:val="20"/>
      <w:szCs w:val="20"/>
    </w:rPr>
  </w:style>
  <w:style w:type="paragraph" w:customStyle="1" w:styleId="EndNoteBibliography">
    <w:name w:val="EndNote Bibliography"/>
    <w:basedOn w:val="Normalny"/>
    <w:link w:val="EndNoteBibliographyChar"/>
    <w:rsid w:val="00681A67"/>
    <w:rPr>
      <w:noProof/>
      <w:sz w:val="20"/>
    </w:rPr>
  </w:style>
  <w:style w:type="character" w:customStyle="1" w:styleId="EndNoteBibliographyChar">
    <w:name w:val="EndNote Bibliography Char"/>
    <w:basedOn w:val="TAMainTextChar"/>
    <w:link w:val="EndNoteBibliography"/>
    <w:rsid w:val="00681A67"/>
    <w:rPr>
      <w:rFonts w:ascii="Arno Pro" w:eastAsia="Times New Roman" w:hAnsi="Arno Pro" w:cs="Times New Roman"/>
      <w:noProof/>
      <w:kern w:val="21"/>
      <w:sz w:val="20"/>
      <w:szCs w:val="20"/>
    </w:rPr>
  </w:style>
  <w:style w:type="character" w:customStyle="1" w:styleId="Nierozpoznanawzmianka1">
    <w:name w:val="Nierozpoznana wzmianka1"/>
    <w:basedOn w:val="Domylnaczcionkaakapitu"/>
    <w:uiPriority w:val="99"/>
    <w:semiHidden/>
    <w:unhideWhenUsed/>
    <w:rsid w:val="00681A67"/>
    <w:rPr>
      <w:color w:val="605E5C"/>
      <w:shd w:val="clear" w:color="auto" w:fill="E1DFDD"/>
    </w:rPr>
  </w:style>
  <w:style w:type="character" w:styleId="Uwydatnienie">
    <w:name w:val="Emphasis"/>
    <w:basedOn w:val="Domylnaczcionkaakapitu"/>
    <w:uiPriority w:val="20"/>
    <w:qFormat/>
    <w:rsid w:val="00681A67"/>
    <w:rPr>
      <w:i/>
      <w:iCs/>
    </w:rPr>
  </w:style>
  <w:style w:type="character" w:styleId="Pogrubienie">
    <w:name w:val="Strong"/>
    <w:basedOn w:val="Domylnaczcionkaakapitu"/>
    <w:uiPriority w:val="22"/>
    <w:qFormat/>
    <w:rsid w:val="00681A67"/>
    <w:rPr>
      <w:b/>
      <w:bCs/>
    </w:rPr>
  </w:style>
  <w:style w:type="table" w:styleId="Tabela-Siatka">
    <w:name w:val="Table Grid"/>
    <w:basedOn w:val="Standardowy"/>
    <w:uiPriority w:val="39"/>
    <w:rsid w:val="006D2D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kstzastpczy">
    <w:name w:val="Placeholder Text"/>
    <w:basedOn w:val="Domylnaczcionkaakapitu"/>
    <w:uiPriority w:val="99"/>
    <w:semiHidden/>
    <w:rsid w:val="00EB634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3757871">
      <w:bodyDiv w:val="1"/>
      <w:marLeft w:val="0"/>
      <w:marRight w:val="0"/>
      <w:marTop w:val="0"/>
      <w:marBottom w:val="0"/>
      <w:divBdr>
        <w:top w:val="none" w:sz="0" w:space="0" w:color="auto"/>
        <w:left w:val="none" w:sz="0" w:space="0" w:color="auto"/>
        <w:bottom w:val="none" w:sz="0" w:space="0" w:color="auto"/>
        <w:right w:val="none" w:sz="0" w:space="0" w:color="auto"/>
      </w:divBdr>
    </w:div>
    <w:div w:id="964701310">
      <w:bodyDiv w:val="1"/>
      <w:marLeft w:val="0"/>
      <w:marRight w:val="0"/>
      <w:marTop w:val="0"/>
      <w:marBottom w:val="0"/>
      <w:divBdr>
        <w:top w:val="none" w:sz="0" w:space="0" w:color="auto"/>
        <w:left w:val="none" w:sz="0" w:space="0" w:color="auto"/>
        <w:bottom w:val="none" w:sz="0" w:space="0" w:color="auto"/>
        <w:right w:val="none" w:sz="0" w:space="0" w:color="auto"/>
      </w:divBdr>
    </w:div>
    <w:div w:id="1474757061">
      <w:bodyDiv w:val="1"/>
      <w:marLeft w:val="0"/>
      <w:marRight w:val="0"/>
      <w:marTop w:val="0"/>
      <w:marBottom w:val="0"/>
      <w:divBdr>
        <w:top w:val="none" w:sz="0" w:space="0" w:color="auto"/>
        <w:left w:val="none" w:sz="0" w:space="0" w:color="auto"/>
        <w:bottom w:val="none" w:sz="0" w:space="0" w:color="auto"/>
        <w:right w:val="none" w:sz="0" w:space="0" w:color="auto"/>
      </w:divBdr>
    </w:div>
    <w:div w:id="1924531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83FE1-018C-4CD7-BC7E-C9DD668D32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58</TotalTime>
  <Pages>8</Pages>
  <Words>13520</Words>
  <Characters>77070</Characters>
  <Application>Microsoft Office Word</Application>
  <DocSecurity>0</DocSecurity>
  <Lines>642</Lines>
  <Paragraphs>180</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90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Wiczling</dc:creator>
  <cp:keywords/>
  <dc:description/>
  <cp:lastModifiedBy>Pawel Wiczling</cp:lastModifiedBy>
  <cp:revision>267</cp:revision>
  <dcterms:created xsi:type="dcterms:W3CDTF">2023-05-26T10:37:00Z</dcterms:created>
  <dcterms:modified xsi:type="dcterms:W3CDTF">2023-09-18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HMYlzEGG"/&gt;&lt;style id="http://www.zotero.org/styles/american-chemical-society" hasBibliography="1" bibliographyStyleHasBeenSet="1"/&gt;&lt;prefs&gt;&lt;pref name="fieldType" value="Field"/&gt;&lt;/prefs&gt;&lt;/data&gt;</vt:lpwstr>
  </property>
</Properties>
</file>